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ascii="Calibri" w:hAnsi="Calibri"/>
          <w:lang w:val="en-US" w:eastAsia="da-DK"/>
        </w:rPr>
        <w:id w:val="100884782"/>
        <w:docPartObj>
          <w:docPartGallery w:val="Cover Pages"/>
          <w:docPartUnique/>
        </w:docPartObj>
      </w:sdtPr>
      <w:sdtContent>
        <w:p w14:paraId="60C40F1F" w14:textId="77777777" w:rsidR="00335358" w:rsidRPr="00687191" w:rsidRDefault="00335358" w:rsidP="00335358">
          <w:pPr>
            <w:pStyle w:val="Centeredtext"/>
          </w:pPr>
        </w:p>
        <w:p w14:paraId="5C850BCD" w14:textId="77777777" w:rsidR="00335358" w:rsidRPr="00687191" w:rsidRDefault="00335358" w:rsidP="00335358">
          <w:pPr>
            <w:pStyle w:val="MainText"/>
            <w:rPr>
              <w:lang w:eastAsia="hu-HU"/>
            </w:rPr>
          </w:pPr>
        </w:p>
        <w:p w14:paraId="772294C1" w14:textId="77777777" w:rsidR="00335358" w:rsidRPr="00687191" w:rsidRDefault="00335358" w:rsidP="00335358">
          <w:pPr>
            <w:pStyle w:val="MainText"/>
            <w:rPr>
              <w:lang w:eastAsia="hu-HU"/>
            </w:rPr>
          </w:pPr>
        </w:p>
        <w:p w14:paraId="04B1B5CA" w14:textId="77777777" w:rsidR="00335358" w:rsidRPr="00687191" w:rsidRDefault="00335358" w:rsidP="00335358">
          <w:pPr>
            <w:pStyle w:val="Centeredtext"/>
          </w:pPr>
        </w:p>
        <w:p w14:paraId="3097BBA8" w14:textId="77777777" w:rsidR="00335358" w:rsidRPr="00687191" w:rsidRDefault="00335358" w:rsidP="00335358">
          <w:pPr>
            <w:pStyle w:val="MainText"/>
          </w:pPr>
        </w:p>
        <w:p w14:paraId="4806FB7D" w14:textId="3C84486D" w:rsidR="00335358" w:rsidRPr="00687191" w:rsidRDefault="00CE719B" w:rsidP="00335358">
          <w:pPr>
            <w:pStyle w:val="DocumentTitle"/>
            <w:spacing w:before="0"/>
            <w:rPr>
              <w:rFonts w:asciiTheme="majorHAnsi" w:hAnsiTheme="majorHAnsi"/>
              <w:sz w:val="52"/>
            </w:rPr>
          </w:pPr>
          <w:r>
            <w:rPr>
              <w:rFonts w:asciiTheme="majorHAnsi" w:hAnsiTheme="majorHAnsi"/>
              <w:sz w:val="52"/>
            </w:rPr>
            <w:t>Bike sharing temporális adatok elemzése</w:t>
          </w:r>
        </w:p>
        <w:p w14:paraId="4EEAD3FC" w14:textId="77777777" w:rsidR="00335358" w:rsidRPr="00687191" w:rsidRDefault="00335358" w:rsidP="00335358">
          <w:pPr>
            <w:pStyle w:val="Centeredtext"/>
            <w:rPr>
              <w:rFonts w:ascii="Times" w:hAnsi="Times"/>
            </w:rPr>
          </w:pPr>
        </w:p>
        <w:p w14:paraId="21D341C4" w14:textId="64AE9106" w:rsidR="00335358" w:rsidRPr="00687191" w:rsidRDefault="002968B6" w:rsidP="00335358">
          <w:pPr>
            <w:pStyle w:val="MainText"/>
            <w:jc w:val="center"/>
            <w:rPr>
              <w:rFonts w:asciiTheme="majorHAnsi" w:hAnsiTheme="majorHAnsi"/>
              <w:sz w:val="36"/>
              <w:szCs w:val="36"/>
            </w:rPr>
          </w:pPr>
          <w:r>
            <w:rPr>
              <w:rFonts w:asciiTheme="majorHAnsi" w:hAnsiTheme="majorHAnsi"/>
              <w:sz w:val="36"/>
              <w:szCs w:val="36"/>
            </w:rPr>
            <w:t>Házi feladat specifikáció</w:t>
          </w:r>
        </w:p>
        <w:p w14:paraId="408EC02A" w14:textId="77777777" w:rsidR="00335358" w:rsidRPr="00687191" w:rsidRDefault="00335358" w:rsidP="00335358">
          <w:pPr>
            <w:pStyle w:val="Centeredtext"/>
          </w:pPr>
        </w:p>
        <w:p w14:paraId="3F6EDB6E" w14:textId="77777777" w:rsidR="00335358" w:rsidRPr="00687191" w:rsidRDefault="00335358" w:rsidP="00335358">
          <w:pPr>
            <w:pStyle w:val="Centeredtext"/>
          </w:pPr>
        </w:p>
        <w:p w14:paraId="1AE4F271" w14:textId="77777777" w:rsidR="00335358" w:rsidRPr="00687191" w:rsidRDefault="00335358" w:rsidP="00335358">
          <w:pPr>
            <w:pStyle w:val="MainText"/>
            <w:jc w:val="center"/>
          </w:pPr>
        </w:p>
        <w:p w14:paraId="5C35869B" w14:textId="77777777" w:rsidR="00335358" w:rsidRPr="00687191" w:rsidRDefault="00335358" w:rsidP="00335358">
          <w:pPr>
            <w:pStyle w:val="MainText"/>
            <w:jc w:val="center"/>
          </w:pPr>
        </w:p>
        <w:p w14:paraId="0C79D2EF" w14:textId="77777777" w:rsidR="00335358" w:rsidRPr="00687191" w:rsidRDefault="00335358" w:rsidP="00335358">
          <w:pPr>
            <w:spacing w:line="360" w:lineRule="auto"/>
            <w:jc w:val="center"/>
            <w:rPr>
              <w:rFonts w:asciiTheme="minorHAnsi" w:hAnsiTheme="minorHAnsi"/>
              <w:lang w:val="hu-HU"/>
            </w:rPr>
          </w:pPr>
        </w:p>
        <w:p w14:paraId="389DE082" w14:textId="77777777" w:rsidR="00335358" w:rsidRPr="00687191" w:rsidRDefault="00335358" w:rsidP="00335358">
          <w:pPr>
            <w:spacing w:line="360" w:lineRule="auto"/>
            <w:jc w:val="center"/>
            <w:rPr>
              <w:rFonts w:asciiTheme="minorHAnsi" w:hAnsiTheme="minorHAnsi"/>
              <w:sz w:val="28"/>
              <w:szCs w:val="28"/>
              <w:lang w:val="hu-HU"/>
            </w:rPr>
          </w:pPr>
          <w:r w:rsidRPr="00687191">
            <w:rPr>
              <w:rFonts w:asciiTheme="minorHAnsi" w:hAnsiTheme="minorHAnsi"/>
              <w:sz w:val="28"/>
              <w:szCs w:val="28"/>
              <w:lang w:val="hu-HU"/>
            </w:rPr>
            <w:t>Mérési útmutató</w:t>
          </w:r>
        </w:p>
        <w:p w14:paraId="1BBAB239" w14:textId="77777777" w:rsidR="00335358" w:rsidRPr="00687191" w:rsidRDefault="00335358" w:rsidP="00335358">
          <w:pPr>
            <w:spacing w:line="360" w:lineRule="auto"/>
            <w:jc w:val="center"/>
            <w:rPr>
              <w:rFonts w:asciiTheme="minorHAnsi" w:hAnsiTheme="minorHAnsi"/>
              <w:sz w:val="28"/>
              <w:szCs w:val="28"/>
              <w:lang w:val="hu-HU"/>
            </w:rPr>
          </w:pPr>
        </w:p>
        <w:p w14:paraId="6453E3C3" w14:textId="2A2583BC" w:rsidR="00335358" w:rsidRPr="00687191" w:rsidRDefault="00335358" w:rsidP="00335358">
          <w:pPr>
            <w:spacing w:line="360" w:lineRule="auto"/>
            <w:jc w:val="center"/>
            <w:rPr>
              <w:rFonts w:asciiTheme="minorHAnsi" w:hAnsiTheme="minorHAnsi"/>
              <w:lang w:val="hu-HU"/>
            </w:rPr>
          </w:pPr>
          <w:r w:rsidRPr="00687191">
            <w:rPr>
              <w:rFonts w:asciiTheme="minorHAnsi" w:hAnsiTheme="minorHAnsi"/>
              <w:lang w:val="hu-HU"/>
            </w:rPr>
            <w:t>Készítette:</w:t>
          </w:r>
          <w:r>
            <w:rPr>
              <w:rFonts w:asciiTheme="minorHAnsi" w:hAnsiTheme="minorHAnsi"/>
              <w:lang w:val="hu-HU"/>
            </w:rPr>
            <w:t xml:space="preserve"> </w:t>
          </w:r>
          <w:r w:rsidR="00CE719B">
            <w:rPr>
              <w:rFonts w:asciiTheme="minorHAnsi" w:hAnsiTheme="minorHAnsi"/>
              <w:lang w:val="hu-HU"/>
            </w:rPr>
            <w:t>Csilling Tamás</w:t>
          </w:r>
          <w:r w:rsidR="00B80218">
            <w:rPr>
              <w:rFonts w:asciiTheme="minorHAnsi" w:hAnsiTheme="minorHAnsi"/>
              <w:lang w:val="hu-HU"/>
            </w:rPr>
            <w:t xml:space="preserve"> U4E1EQ</w:t>
          </w:r>
        </w:p>
        <w:p w14:paraId="01558C61" w14:textId="7A2EB716" w:rsidR="00335358" w:rsidRPr="00687191" w:rsidRDefault="00335358" w:rsidP="00335358">
          <w:pPr>
            <w:spacing w:line="360" w:lineRule="auto"/>
            <w:jc w:val="center"/>
            <w:rPr>
              <w:rFonts w:asciiTheme="minorHAnsi" w:hAnsiTheme="minorHAnsi"/>
              <w:lang w:val="hu-HU"/>
            </w:rPr>
          </w:pPr>
        </w:p>
        <w:p w14:paraId="49F7253A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295C008F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498E2EC3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6EA4CD3F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4362E4FE" w14:textId="679ED3FE" w:rsidR="00335358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  <w:r w:rsidRPr="00687191">
            <w:rPr>
              <w:rFonts w:asciiTheme="minorHAnsi" w:hAnsiTheme="minorHAnsi"/>
              <w:lang w:val="hu-HU"/>
            </w:rPr>
            <w:t xml:space="preserve">Verzió: </w:t>
          </w:r>
          <w:r w:rsidR="009E6338">
            <w:rPr>
              <w:rFonts w:asciiTheme="minorHAnsi" w:hAnsiTheme="minorHAnsi"/>
              <w:lang w:val="hu-HU"/>
            </w:rPr>
            <w:t>1</w:t>
          </w:r>
          <w:r w:rsidR="002968B6">
            <w:rPr>
              <w:rFonts w:asciiTheme="minorHAnsi" w:hAnsiTheme="minorHAnsi"/>
              <w:lang w:val="hu-HU"/>
            </w:rPr>
            <w:t>.0</w:t>
          </w:r>
        </w:p>
        <w:p w14:paraId="6D32C4F2" w14:textId="77777777" w:rsidR="000D7097" w:rsidRDefault="000D7097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4FBA5ECA" w14:textId="33642ED4" w:rsidR="000D7097" w:rsidRPr="00687191" w:rsidRDefault="00A24AC9" w:rsidP="00335358">
          <w:pPr>
            <w:jc w:val="center"/>
            <w:rPr>
              <w:rFonts w:asciiTheme="minorHAnsi" w:hAnsiTheme="minorHAnsi"/>
              <w:lang w:val="hu-HU"/>
            </w:rPr>
          </w:pPr>
          <w:r>
            <w:rPr>
              <w:rFonts w:asciiTheme="minorHAnsi" w:hAnsiTheme="minorHAnsi"/>
              <w:lang w:val="hu-HU"/>
            </w:rPr>
            <w:t>20</w:t>
          </w:r>
          <w:r w:rsidR="002968B6">
            <w:rPr>
              <w:rFonts w:asciiTheme="minorHAnsi" w:hAnsiTheme="minorHAnsi"/>
              <w:lang w:val="hu-HU"/>
            </w:rPr>
            <w:t>2</w:t>
          </w:r>
          <w:r w:rsidR="00CE719B">
            <w:rPr>
              <w:rFonts w:asciiTheme="minorHAnsi" w:hAnsiTheme="minorHAnsi"/>
              <w:lang w:val="hu-HU"/>
            </w:rPr>
            <w:t>2</w:t>
          </w:r>
        </w:p>
        <w:p w14:paraId="43F7CEE5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14C9133E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00F3E228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2737C797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21F0A208" w14:textId="77777777" w:rsidR="00335358" w:rsidRPr="00687191" w:rsidRDefault="00335358" w:rsidP="00335358">
          <w:pPr>
            <w:rPr>
              <w:rStyle w:val="ListaszerbekezdsChar"/>
              <w:lang w:val="hu-HU"/>
            </w:rPr>
          </w:pPr>
        </w:p>
        <w:p w14:paraId="2784D866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  <w:r w:rsidRPr="00687191">
            <w:rPr>
              <w:rFonts w:asciiTheme="minorHAnsi" w:hAnsiTheme="minorHAnsi"/>
              <w:lang w:val="hu-HU"/>
            </w:rPr>
            <w:t>Budapesti Műszaki és Gazdaságtudományi Egyetem</w:t>
          </w:r>
        </w:p>
        <w:p w14:paraId="2E6E87D3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  <w:r w:rsidRPr="00687191">
            <w:rPr>
              <w:rFonts w:asciiTheme="minorHAnsi" w:hAnsiTheme="minorHAnsi"/>
              <w:lang w:val="hu-HU"/>
            </w:rPr>
            <w:t>Méréstechnika és Információs Rendszerek Tanszék</w:t>
          </w:r>
        </w:p>
        <w:p w14:paraId="615D85C6" w14:textId="77777777" w:rsidR="00335358" w:rsidRPr="00687191" w:rsidRDefault="00335358" w:rsidP="00335358">
          <w:pPr>
            <w:rPr>
              <w:lang w:val="hu-HU"/>
            </w:rPr>
          </w:pPr>
          <w:r w:rsidRPr="00687191">
            <w:rPr>
              <w:lang w:val="hu-HU"/>
            </w:rPr>
            <w:br w:type="page"/>
          </w:r>
        </w:p>
      </w:sdtContent>
    </w:sdt>
    <w:p w14:paraId="0E57B48F" w14:textId="5C7C67C0" w:rsidR="00D4513B" w:rsidRPr="00457144" w:rsidRDefault="00CE719B" w:rsidP="00DB5BD3">
      <w:pPr>
        <w:pStyle w:val="Cmsor1"/>
        <w:rPr>
          <w:lang w:val="hu-HU"/>
        </w:rPr>
      </w:pPr>
      <w:r>
        <w:rPr>
          <w:lang w:val="hu-HU"/>
        </w:rPr>
        <w:lastRenderedPageBreak/>
        <w:t>Elemzés</w:t>
      </w:r>
      <w:r w:rsidR="002968B6">
        <w:rPr>
          <w:lang w:val="hu-HU"/>
        </w:rPr>
        <w:t xml:space="preserve"> célja</w:t>
      </w:r>
    </w:p>
    <w:p w14:paraId="038B81D4" w14:textId="3457AA6E" w:rsidR="00CE719B" w:rsidRDefault="00CE719B" w:rsidP="000210F4">
      <w:pPr>
        <w:pStyle w:val="MainText"/>
        <w:jc w:val="left"/>
      </w:pPr>
      <w:r>
        <w:t xml:space="preserve">A modern városok egyik legkörnyezetbarátabb közlekedési eszköze a bicikli. Ennek a közlekedési formának az elterjedését segítik a bicikli megosztó szolgáltatások, amik a kevésbé gyakorlott biciklisták számára is elérhetővé teszik ezt a közlekedési formát. </w:t>
      </w:r>
    </w:p>
    <w:p w14:paraId="22320B37" w14:textId="644B6135" w:rsidR="00CE719B" w:rsidRDefault="00CE719B" w:rsidP="000210F4">
      <w:pPr>
        <w:pStyle w:val="MainText"/>
        <w:jc w:val="left"/>
      </w:pPr>
      <w:r>
        <w:t>Ezek a szolgáltatások már egy ideje elérhetőek, így hosszabb időszakok is elérhetőek elemzési célokra. Az adatok alapján meg lehet határozni egy modellt a biciklizési szokásokról, ami segíthet a vásárlói igényeknek való megfelelésben, és az igények formálásában, a biciklik fejlesztési irányainak meghatározásában.</w:t>
      </w:r>
    </w:p>
    <w:p w14:paraId="3ADD1176" w14:textId="5FEF9F3E" w:rsidR="00CE719B" w:rsidRDefault="00CE719B" w:rsidP="000210F4">
      <w:pPr>
        <w:pStyle w:val="MainText"/>
        <w:jc w:val="left"/>
      </w:pPr>
      <w:r>
        <w:t xml:space="preserve">Az adatkészlet, amit választottam </w:t>
      </w:r>
      <w:r w:rsidR="00FE72CA">
        <w:t>a 2015 óta történt összes bérlést leíró adat, illetve egy histórikus időjárás adat, amit fizikai mérőállomások Nearest Neighbour interpolációja alapján készítettem.</w:t>
      </w:r>
    </w:p>
    <w:p w14:paraId="340447C9" w14:textId="683C10C2" w:rsidR="00CE719B" w:rsidRDefault="00CE719B" w:rsidP="000210F4">
      <w:pPr>
        <w:pStyle w:val="MainText"/>
        <w:jc w:val="left"/>
      </w:pPr>
      <w:r>
        <w:t>Az irodalomkutatás alkalmával számos regressziós modellt láttam, ami azt sejteti, hogy bizonyos paraméterek között lineáris kapcsolat van. Ezeknek a kapcsolatoknak a megmutatása, vizuális módszerekkel történő feltérképezése a házi feladat célja</w:t>
      </w:r>
      <w:r w:rsidR="00FE72CA">
        <w:t>, illetve a bérlési adatok alapján idősorok elemzése, és vizsgálata.</w:t>
      </w:r>
    </w:p>
    <w:p w14:paraId="20F41655" w14:textId="74A6BCD1" w:rsidR="001B4B87" w:rsidRDefault="001B4B87" w:rsidP="001B4B87">
      <w:pPr>
        <w:pStyle w:val="Cmsor1"/>
      </w:pPr>
      <w:r>
        <w:t>Kiválasztott adatkészlet</w:t>
      </w:r>
    </w:p>
    <w:p w14:paraId="3704C4DF" w14:textId="69E5D88B" w:rsidR="00B01115" w:rsidRDefault="00B01115" w:rsidP="001B4B87">
      <w:pPr>
        <w:pStyle w:val="MainText"/>
        <w:rPr>
          <w:lang w:val="en-US"/>
        </w:rPr>
      </w:pPr>
      <w:r>
        <w:rPr>
          <w:lang w:val="en-US"/>
        </w:rPr>
        <w:t xml:space="preserve">Az adatkészlet több adatforrásból </w:t>
      </w:r>
      <w:r w:rsidR="00FE72CA">
        <w:rPr>
          <w:lang w:val="en-US"/>
        </w:rPr>
        <w:t xml:space="preserve">származik, a fő adatforrás </w:t>
      </w:r>
      <w:r>
        <w:rPr>
          <w:lang w:val="en-US"/>
        </w:rPr>
        <w:t>a Londoni közlekedési intézet adatai,</w:t>
      </w:r>
      <w:r w:rsidR="00FE72CA">
        <w:rPr>
          <w:lang w:val="en-US"/>
        </w:rPr>
        <w:t xml:space="preserve"> és a Meteostat </w:t>
      </w:r>
      <w:r>
        <w:rPr>
          <w:lang w:val="en-US"/>
        </w:rPr>
        <w:t>nyilvános időjárás adat</w:t>
      </w:r>
      <w:r w:rsidR="00FE72CA">
        <w:rPr>
          <w:lang w:val="en-US"/>
        </w:rPr>
        <w:t>ai</w:t>
      </w:r>
      <w:r>
        <w:rPr>
          <w:lang w:val="en-US"/>
        </w:rPr>
        <w:t>.</w:t>
      </w:r>
      <w:r w:rsidR="00FE72CA">
        <w:rPr>
          <w:lang w:val="en-US"/>
        </w:rPr>
        <w:t xml:space="preserve"> Az ada</w:t>
      </w:r>
      <w:r w:rsidR="00AC754F">
        <w:rPr>
          <w:lang w:val="en-US"/>
        </w:rPr>
        <w:t>tok</w:t>
      </w:r>
      <w:r w:rsidR="00AC754F">
        <w:rPr>
          <w:lang w:val="en-US"/>
        </w:rPr>
        <w:fldChar w:fldCharType="begin"/>
      </w:r>
      <w:r w:rsidR="00AC754F">
        <w:rPr>
          <w:lang w:val="en-US"/>
        </w:rPr>
        <w:instrText xml:space="preserve"> ADDIN ZOTERO_TEMP </w:instrText>
      </w:r>
      <w:r w:rsidR="00000000">
        <w:rPr>
          <w:lang w:val="en-US"/>
        </w:rPr>
        <w:fldChar w:fldCharType="separate"/>
      </w:r>
      <w:r w:rsidR="00AC754F">
        <w:rPr>
          <w:lang w:val="en-US"/>
        </w:rPr>
        <w:fldChar w:fldCharType="end"/>
      </w:r>
      <w:r>
        <w:rPr>
          <w:lang w:val="en-US"/>
        </w:rPr>
        <w:t>:</w:t>
      </w:r>
    </w:p>
    <w:p w14:paraId="41B67DC1" w14:textId="3F667604" w:rsidR="00B01115" w:rsidRDefault="00B01115" w:rsidP="00B01115">
      <w:pPr>
        <w:pStyle w:val="MainText"/>
        <w:numPr>
          <w:ilvl w:val="0"/>
          <w:numId w:val="19"/>
        </w:numPr>
        <w:rPr>
          <w:lang w:val="en-US"/>
        </w:rPr>
      </w:pPr>
      <w:r>
        <w:rPr>
          <w:lang w:val="en-US"/>
        </w:rPr>
        <w:t>Transport for London ( továbbiakban TfL)</w:t>
      </w:r>
      <w:r w:rsidR="005625F1">
        <w:rPr>
          <w:lang w:val="en-US"/>
        </w:rPr>
        <w:t xml:space="preserve"> </w:t>
      </w:r>
      <w:r w:rsidR="005625F1">
        <w:rPr>
          <w:lang w:val="en-US"/>
        </w:rPr>
        <w:fldChar w:fldCharType="begin"/>
      </w:r>
      <w:r w:rsidR="00717C52">
        <w:rPr>
          <w:lang w:val="en-US"/>
        </w:rPr>
        <w:instrText xml:space="preserve"> ADDIN ZOTERO_ITEM CSL_CITATION {"citationID":"8rBUsk12","properties":{"formattedCitation":"[1]","plainCitation":"[1]","noteIndex":0},"citationItems":[{"id":225,"uris":["http://zotero.org/users/6639527/items/XSVMHDS9"],"itemData":{"id":225,"type":"webpage","title":"cycling.data.tfl.gov.uk","URL":"https://cycling.data.tfl.gov.uk/","accessed":{"date-parts":[["2022",10,23]]}}}],"schema":"https://github.com/citation-style-language/schema/raw/master/csl-citation.json"} </w:instrText>
      </w:r>
      <w:r w:rsidR="005625F1">
        <w:rPr>
          <w:lang w:val="en-US"/>
        </w:rPr>
        <w:fldChar w:fldCharType="separate"/>
      </w:r>
      <w:r w:rsidR="00717C52" w:rsidRPr="00717C52">
        <w:t>[1]</w:t>
      </w:r>
      <w:r w:rsidR="005625F1">
        <w:rPr>
          <w:lang w:val="en-US"/>
        </w:rPr>
        <w:fldChar w:fldCharType="end"/>
      </w:r>
      <w:r>
        <w:rPr>
          <w:lang w:val="en-US"/>
        </w:rPr>
        <w:t>:</w:t>
      </w:r>
    </w:p>
    <w:p w14:paraId="4175DD96" w14:textId="2C8F2AA4" w:rsidR="00AA6F21" w:rsidRDefault="00B01115" w:rsidP="00AA6F21">
      <w:pPr>
        <w:pStyle w:val="MainText"/>
        <w:ind w:left="720"/>
        <w:rPr>
          <w:lang w:val="en-US"/>
        </w:rPr>
      </w:pPr>
      <w:r>
        <w:rPr>
          <w:lang w:val="en-US"/>
        </w:rPr>
        <w:t xml:space="preserve">A biciklihasználati adatok a TfL honlapján nyilvánosan elérhetőek, </w:t>
      </w:r>
      <w:r w:rsidR="00FE72CA">
        <w:rPr>
          <w:lang w:val="en-US"/>
        </w:rPr>
        <w:t>egy publikus S3 bucketből egyszerűen letölthetőek</w:t>
      </w:r>
      <w:r>
        <w:rPr>
          <w:lang w:val="en-US"/>
        </w:rPr>
        <w:t>.</w:t>
      </w:r>
      <w:r w:rsidR="00AA6F21">
        <w:rPr>
          <w:lang w:val="en-US"/>
        </w:rPr>
        <w:t xml:space="preserve"> Az adatok a TfL saját licencee alá esnek. Az adat a 2015 és </w:t>
      </w:r>
      <w:r w:rsidR="00FE72CA">
        <w:rPr>
          <w:lang w:val="en-US"/>
        </w:rPr>
        <w:t>2022</w:t>
      </w:r>
      <w:r w:rsidR="00AA6F21">
        <w:rPr>
          <w:lang w:val="en-US"/>
        </w:rPr>
        <w:t xml:space="preserve"> naptári években </w:t>
      </w:r>
      <w:r w:rsidR="00FE72CA">
        <w:rPr>
          <w:lang w:val="en-US"/>
        </w:rPr>
        <w:t>között történt összer bérlést tartalmazzák több kevesebb hibával</w:t>
      </w:r>
      <w:r w:rsidR="00AA6F21">
        <w:rPr>
          <w:lang w:val="en-US"/>
        </w:rPr>
        <w:t>.</w:t>
      </w:r>
    </w:p>
    <w:p w14:paraId="1BDC75A2" w14:textId="224C0930" w:rsidR="00AA6F21" w:rsidRDefault="00FE72CA" w:rsidP="00AA6F21">
      <w:pPr>
        <w:pStyle w:val="MainText"/>
        <w:numPr>
          <w:ilvl w:val="0"/>
          <w:numId w:val="19"/>
        </w:numPr>
        <w:rPr>
          <w:lang w:val="en-US"/>
        </w:rPr>
      </w:pPr>
      <w:r>
        <w:rPr>
          <w:lang w:val="en-US"/>
        </w:rPr>
        <w:t>meteostat</w:t>
      </w:r>
      <w:r w:rsidR="00AA6F21">
        <w:rPr>
          <w:lang w:val="en-US"/>
        </w:rPr>
        <w:t>.com</w:t>
      </w:r>
      <w:r w:rsidR="00717C52">
        <w:rPr>
          <w:lang w:val="en-US"/>
        </w:rPr>
        <w:t xml:space="preserve"> </w:t>
      </w:r>
      <w:r w:rsidR="00717C52">
        <w:rPr>
          <w:lang w:val="en-US"/>
        </w:rPr>
        <w:fldChar w:fldCharType="begin"/>
      </w:r>
      <w:r w:rsidR="00717C52">
        <w:rPr>
          <w:lang w:val="en-US"/>
        </w:rPr>
        <w:instrText xml:space="preserve"> ADDIN ZOTERO_ITEM CSL_CITATION {"citationID":"28Cl5c6q","properties":{"formattedCitation":"[2]","plainCitation":"[2]","noteIndex":0},"citationItems":[{"id":246,"uris":["http://zotero.org/users/6639527/items/IFBK49U2"],"itemData":{"id":246,"type":"webpage","title":"Formats &amp; Units | Meteostat Developers","URL":"https://dev.meteostat.net/formats.html#meteorological-parameters","accessed":{"date-parts":[["2022",12,7]]}}}],"schema":"https://github.com/citation-style-language/schema/raw/master/csl-citation.json"} </w:instrText>
      </w:r>
      <w:r w:rsidR="00717C52">
        <w:rPr>
          <w:lang w:val="en-US"/>
        </w:rPr>
        <w:fldChar w:fldCharType="separate"/>
      </w:r>
      <w:r w:rsidR="00717C52" w:rsidRPr="00717C52">
        <w:t>[2]</w:t>
      </w:r>
      <w:r w:rsidR="00717C52">
        <w:rPr>
          <w:lang w:val="en-US"/>
        </w:rPr>
        <w:fldChar w:fldCharType="end"/>
      </w:r>
      <w:r w:rsidR="00AA6F21">
        <w:rPr>
          <w:lang w:val="en-US"/>
        </w:rPr>
        <w:t>:</w:t>
      </w:r>
    </w:p>
    <w:p w14:paraId="2664535B" w14:textId="1F062D8E" w:rsidR="00AA6F21" w:rsidRDefault="00AA6F21" w:rsidP="00AA6F21">
      <w:pPr>
        <w:pStyle w:val="MainText"/>
        <w:ind w:left="720"/>
        <w:rPr>
          <w:lang w:val="en-US"/>
        </w:rPr>
      </w:pPr>
      <w:r>
        <w:rPr>
          <w:lang w:val="en-US"/>
        </w:rPr>
        <w:t xml:space="preserve">Publikus időjárási </w:t>
      </w:r>
      <w:r w:rsidR="00FE72CA">
        <w:rPr>
          <w:lang w:val="en-US"/>
        </w:rPr>
        <w:t>adatok, amikhez egy remek API is tartozik.</w:t>
      </w:r>
      <w:r w:rsidR="00717C52">
        <w:rPr>
          <w:lang w:val="en-US"/>
        </w:rPr>
        <w:t>, python wrapperrel</w:t>
      </w:r>
      <w:r w:rsidR="00717C52">
        <w:rPr>
          <w:lang w:val="en-US"/>
        </w:rPr>
        <w:fldChar w:fldCharType="begin"/>
      </w:r>
      <w:r w:rsidR="00717C52">
        <w:rPr>
          <w:lang w:val="en-US"/>
        </w:rPr>
        <w:instrText xml:space="preserve"> ADDIN ZOTERO_ITEM CSL_CITATION {"citationID":"eLn4y12n","properties":{"formattedCitation":"[3]","plainCitation":"[3]","noteIndex":0},"citationItems":[{"id":248,"uris":["http://zotero.org/users/6639527/items/S9GBCMBZ"],"itemData":{"id":248,"type":"webpage","title":"Python Library | Meteostat Developers","URL":"https://dev.meteostat.net/python/#example","accessed":{"date-parts":[["2022",12,7]]}}}],"schema":"https://github.com/citation-style-language/schema/raw/master/csl-citation.json"} </w:instrText>
      </w:r>
      <w:r w:rsidR="00717C52">
        <w:rPr>
          <w:lang w:val="en-US"/>
        </w:rPr>
        <w:fldChar w:fldCharType="separate"/>
      </w:r>
      <w:r w:rsidR="00717C52" w:rsidRPr="00717C52">
        <w:t>[3]</w:t>
      </w:r>
      <w:r w:rsidR="00717C52">
        <w:rPr>
          <w:lang w:val="en-US"/>
        </w:rPr>
        <w:fldChar w:fldCharType="end"/>
      </w:r>
      <w:r w:rsidR="00FE72CA">
        <w:rPr>
          <w:lang w:val="en-US"/>
        </w:rPr>
        <w:t xml:space="preserve"> Előnye a jellemzően használt meteorológiai modellekkel</w:t>
      </w:r>
      <w:r w:rsidR="00717C52">
        <w:rPr>
          <w:lang w:val="en-US"/>
        </w:rPr>
        <w:fldChar w:fldCharType="begin"/>
      </w:r>
      <w:r w:rsidR="00717C52">
        <w:rPr>
          <w:lang w:val="en-US"/>
        </w:rPr>
        <w:instrText xml:space="preserve"> ADDIN ZOTERO_ITEM CSL_CITATION {"citationID":"y47DiiX6","properties":{"formattedCitation":"[4]","plainCitation":"[4]","noteIndex":0},"citationItems":[{"id":251,"uris":["http://zotero.org/users/6639527/items/ECA2JUV4"],"itemData":{"id":251,"type":"webpage","abstract":"The ERA5-Land dataset is available for public use for the period from 1950 to 2-3 months before the present. ERA5-Land provides hourly high resolution information of surface variables. The data is a replay of the land component of the ERA5 climate reanalysis with a finer spatial resolution: ~9km grid spacing. ERA5-Land includes information about uncertainties for all variables at reduced spatial and temporal resolutions. The model used in the production of ERA5-Land is the tiled ECMWF Scheme for Surface Exchanges over Land incorporating land surface hydrology (H-TESSEL). See IFS model","container-title":"ECMWF","genre":"Text","language":"en","title":"ERA5-Land","URL":"https://www.ecmwf.int/en/era5-land","author":[{"family":"Giusti","given":"Michela"}],"accessed":{"date-parts":[["2022",12,7]]},"issued":{"date-parts":[["2020",2,4]]}}}],"schema":"https://github.com/citation-style-language/schema/raw/master/csl-citation.json"} </w:instrText>
      </w:r>
      <w:r w:rsidR="00717C52">
        <w:rPr>
          <w:lang w:val="en-US"/>
        </w:rPr>
        <w:fldChar w:fldCharType="separate"/>
      </w:r>
      <w:r w:rsidR="00717C52" w:rsidRPr="00717C52">
        <w:t>[4]</w:t>
      </w:r>
      <w:r w:rsidR="00717C52">
        <w:rPr>
          <w:lang w:val="en-US"/>
        </w:rPr>
        <w:fldChar w:fldCharType="end"/>
      </w:r>
      <w:r w:rsidR="00FE72CA">
        <w:rPr>
          <w:lang w:val="en-US"/>
        </w:rPr>
        <w:t xml:space="preserve"> szemben, hogy valós mért adatokból interpolál, így például a csapadékmennyiségre egy sokkal pontosabb, és histórikusan megbízhatóbb adatot ad. Az adatok a </w:t>
      </w:r>
      <w:r w:rsidR="00FE72CA">
        <w:rPr>
          <w:rFonts w:ascii="Segoe UI" w:hAnsi="Segoe UI" w:cs="Segoe UI"/>
          <w:color w:val="2C3E50"/>
          <w:shd w:val="clear" w:color="auto" w:fill="FFFFFF"/>
        </w:rPr>
        <w:t> </w:t>
      </w:r>
      <w:r w:rsidR="00FE72CA" w:rsidRPr="00717C52">
        <w:rPr>
          <w:rFonts w:ascii="Segoe UI" w:hAnsi="Segoe UI" w:cs="Segoe UI"/>
          <w:shd w:val="clear" w:color="auto" w:fill="FFFFFF"/>
        </w:rPr>
        <w:t>Creative Commons Attribution-NonCommercial 4.0 International Public License (CC BY-NC 4.0)</w:t>
      </w:r>
      <w:r w:rsidR="00717C52">
        <w:fldChar w:fldCharType="begin"/>
      </w:r>
      <w:r w:rsidR="00717C52">
        <w:instrText xml:space="preserve"> ADDIN ZOTERO_ITEM CSL_CITATION {"citationID":"Q4BxEE4s","properties":{"formattedCitation":"[5]","plainCitation":"[5]","noteIndex":0},"citationItems":[{"id":250,"uris":["http://zotero.org/users/6639527/items/LUNDGVM8"],"itemData":{"id":250,"type":"webpage","title":"Creative Commons — Attribution-NonCommercial 4.0 International — CC BY-NC 4.0","URL":"https://creativecommons.org/licenses/by-nc/4.0/legalcode","accessed":{"date-parts":[["2022",12,7]]}}}],"schema":"https://github.com/citation-style-language/schema/raw/master/csl-citation.json"} </w:instrText>
      </w:r>
      <w:r w:rsidR="00717C52">
        <w:fldChar w:fldCharType="separate"/>
      </w:r>
      <w:r w:rsidR="00717C52" w:rsidRPr="00717C52">
        <w:t>[5]</w:t>
      </w:r>
      <w:r w:rsidR="00717C52">
        <w:fldChar w:fldCharType="end"/>
      </w:r>
      <w:r w:rsidR="00FE72CA">
        <w:t xml:space="preserve"> licence alá esnek.</w:t>
      </w:r>
    </w:p>
    <w:p w14:paraId="50F01D7B" w14:textId="521CB07B" w:rsidR="00AA6F21" w:rsidRDefault="005625F1" w:rsidP="005625F1">
      <w:pPr>
        <w:pStyle w:val="MainText"/>
        <w:rPr>
          <w:lang w:val="en-US"/>
        </w:rPr>
      </w:pPr>
      <w:r>
        <w:rPr>
          <w:lang w:val="en-US"/>
        </w:rPr>
        <w:t>A</w:t>
      </w:r>
      <w:r w:rsidR="00AC754F">
        <w:rPr>
          <w:lang w:val="en-US"/>
        </w:rPr>
        <w:t xml:space="preserve"> bikesharing</w:t>
      </w:r>
      <w:r>
        <w:rPr>
          <w:lang w:val="en-US"/>
        </w:rPr>
        <w:t xml:space="preserve"> adatkészlet nagys</w:t>
      </w:r>
      <w:r w:rsidR="00AC754F">
        <w:rPr>
          <w:lang w:val="en-US"/>
        </w:rPr>
        <w:t>á</w:t>
      </w:r>
      <w:r>
        <w:rPr>
          <w:lang w:val="en-US"/>
        </w:rPr>
        <w:t>grendileg .</w:t>
      </w:r>
      <w:r w:rsidR="00AC754F" w:rsidRPr="00AC754F">
        <w:t xml:space="preserve"> </w:t>
      </w:r>
      <w:r w:rsidR="00AC754F" w:rsidRPr="00AC754F">
        <w:rPr>
          <w:lang w:val="en-US"/>
        </w:rPr>
        <w:t>7</w:t>
      </w:r>
      <w:r w:rsidR="00AC754F">
        <w:rPr>
          <w:lang w:val="en-US"/>
        </w:rPr>
        <w:t xml:space="preserve">30.000.000 </w:t>
      </w:r>
      <w:r>
        <w:rPr>
          <w:lang w:val="en-US"/>
        </w:rPr>
        <w:t xml:space="preserve">sorral rendelkezik, és összesen </w:t>
      </w:r>
      <w:r w:rsidR="00AC754F">
        <w:rPr>
          <w:lang w:val="en-US"/>
        </w:rPr>
        <w:t>9</w:t>
      </w:r>
      <w:r>
        <w:rPr>
          <w:lang w:val="en-US"/>
        </w:rPr>
        <w:t xml:space="preserve"> oszloppal, </w:t>
      </w:r>
      <w:r w:rsidR="00AC754F">
        <w:rPr>
          <w:lang w:val="en-US"/>
        </w:rPr>
        <w:t>míg az időjárási adat nagyjából 3</w:t>
      </w:r>
      <w:r w:rsidR="00A86F89">
        <w:rPr>
          <w:lang w:val="en-US"/>
        </w:rPr>
        <w:t>0</w:t>
      </w:r>
      <w:r w:rsidR="00AC754F">
        <w:rPr>
          <w:lang w:val="en-US"/>
        </w:rPr>
        <w:t>00 sorral és 9 oszloppal büszkélkedhet.</w:t>
      </w:r>
    </w:p>
    <w:p w14:paraId="0EF31AD9" w14:textId="2203A947" w:rsidR="00872888" w:rsidRDefault="00872888" w:rsidP="00872888">
      <w:pPr>
        <w:pStyle w:val="Cmsor1"/>
      </w:pPr>
      <w:r>
        <w:t>Adatkészlet alapvető statisztikai kiértékelése</w:t>
      </w:r>
    </w:p>
    <w:p w14:paraId="0181D78C" w14:textId="68FDD805" w:rsidR="00AC754F" w:rsidRPr="00AC754F" w:rsidRDefault="00AC754F" w:rsidP="00AC754F">
      <w:pPr>
        <w:pStyle w:val="MainText"/>
        <w:rPr>
          <w:lang w:val="en-US"/>
        </w:rPr>
      </w:pPr>
      <w:r>
        <w:rPr>
          <w:lang w:val="en-US"/>
        </w:rPr>
        <w:t>BikeSharing:</w:t>
      </w:r>
    </w:p>
    <w:p w14:paraId="381D4CB7" w14:textId="35D18C4A" w:rsidR="00142195" w:rsidRDefault="00F934E1" w:rsidP="001B4B87">
      <w:pPr>
        <w:pStyle w:val="MainText"/>
        <w:rPr>
          <w:lang w:val="en-US"/>
        </w:rPr>
      </w:pPr>
      <w:r>
        <w:rPr>
          <w:lang w:val="en-US"/>
        </w:rPr>
        <w:t>Numerikus</w:t>
      </w:r>
      <w:r w:rsidR="00142195">
        <w:rPr>
          <w:lang w:val="en-US"/>
        </w:rPr>
        <w:t xml:space="preserve"> változók</w:t>
      </w:r>
      <w:r>
        <w:rPr>
          <w:lang w:val="en-US"/>
        </w:rPr>
        <w:t>:</w:t>
      </w:r>
    </w:p>
    <w:tbl>
      <w:tblPr>
        <w:tblStyle w:val="Rcsostblzat"/>
        <w:tblpPr w:leftFromText="141" w:rightFromText="141" w:vertAnchor="text" w:horzAnchor="margin" w:tblpY="-58"/>
        <w:tblW w:w="9856" w:type="dxa"/>
        <w:tblLayout w:type="fixed"/>
        <w:tblLook w:val="04A0" w:firstRow="1" w:lastRow="0" w:firstColumn="1" w:lastColumn="0" w:noHBand="0" w:noVBand="1"/>
      </w:tblPr>
      <w:tblGrid>
        <w:gridCol w:w="1191"/>
        <w:gridCol w:w="1911"/>
        <w:gridCol w:w="1112"/>
        <w:gridCol w:w="1112"/>
        <w:gridCol w:w="926"/>
        <w:gridCol w:w="776"/>
        <w:gridCol w:w="776"/>
        <w:gridCol w:w="823"/>
        <w:gridCol w:w="1229"/>
      </w:tblGrid>
      <w:tr w:rsidR="00703DA0" w:rsidRPr="00142195" w14:paraId="10B7082B" w14:textId="77777777" w:rsidTr="007A74AA">
        <w:trPr>
          <w:trHeight w:val="381"/>
        </w:trPr>
        <w:tc>
          <w:tcPr>
            <w:tcW w:w="1191" w:type="dxa"/>
          </w:tcPr>
          <w:p w14:paraId="03CE7BEE" w14:textId="5F9EA484" w:rsidR="00703DA0" w:rsidRPr="00142195" w:rsidRDefault="00703DA0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Name</w:t>
            </w:r>
          </w:p>
        </w:tc>
        <w:tc>
          <w:tcPr>
            <w:tcW w:w="1911" w:type="dxa"/>
          </w:tcPr>
          <w:p w14:paraId="5BC4592F" w14:textId="3C075467" w:rsidR="00703DA0" w:rsidRPr="00142195" w:rsidRDefault="00703DA0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Leírás</w:t>
            </w:r>
          </w:p>
        </w:tc>
        <w:tc>
          <w:tcPr>
            <w:tcW w:w="1112" w:type="dxa"/>
          </w:tcPr>
          <w:p w14:paraId="23750226" w14:textId="34EF4F5C" w:rsidR="00703DA0" w:rsidRPr="00142195" w:rsidRDefault="00703DA0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mean</w:t>
            </w:r>
          </w:p>
        </w:tc>
        <w:tc>
          <w:tcPr>
            <w:tcW w:w="1112" w:type="dxa"/>
          </w:tcPr>
          <w:p w14:paraId="5AE0377B" w14:textId="77777777" w:rsidR="00703DA0" w:rsidRPr="00142195" w:rsidRDefault="00703DA0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std</w:t>
            </w:r>
          </w:p>
        </w:tc>
        <w:tc>
          <w:tcPr>
            <w:tcW w:w="926" w:type="dxa"/>
          </w:tcPr>
          <w:p w14:paraId="66BD550E" w14:textId="77777777" w:rsidR="00703DA0" w:rsidRPr="00142195" w:rsidRDefault="00703DA0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min</w:t>
            </w:r>
          </w:p>
        </w:tc>
        <w:tc>
          <w:tcPr>
            <w:tcW w:w="776" w:type="dxa"/>
          </w:tcPr>
          <w:p w14:paraId="0874DF18" w14:textId="77777777" w:rsidR="00703DA0" w:rsidRPr="00142195" w:rsidRDefault="00703DA0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25%</w:t>
            </w:r>
          </w:p>
        </w:tc>
        <w:tc>
          <w:tcPr>
            <w:tcW w:w="776" w:type="dxa"/>
          </w:tcPr>
          <w:p w14:paraId="069F4981" w14:textId="77777777" w:rsidR="00703DA0" w:rsidRPr="00142195" w:rsidRDefault="00703DA0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50%</w:t>
            </w:r>
          </w:p>
        </w:tc>
        <w:tc>
          <w:tcPr>
            <w:tcW w:w="823" w:type="dxa"/>
          </w:tcPr>
          <w:p w14:paraId="27D38CAB" w14:textId="77777777" w:rsidR="00703DA0" w:rsidRPr="00142195" w:rsidRDefault="00703DA0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75%</w:t>
            </w:r>
          </w:p>
        </w:tc>
        <w:tc>
          <w:tcPr>
            <w:tcW w:w="1229" w:type="dxa"/>
          </w:tcPr>
          <w:p w14:paraId="79C83570" w14:textId="77777777" w:rsidR="00703DA0" w:rsidRPr="00142195" w:rsidRDefault="00703DA0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max</w:t>
            </w:r>
          </w:p>
        </w:tc>
      </w:tr>
      <w:tr w:rsidR="00703DA0" w:rsidRPr="00142195" w14:paraId="686A2A11" w14:textId="77777777" w:rsidTr="007A74AA">
        <w:trPr>
          <w:trHeight w:val="381"/>
        </w:trPr>
        <w:tc>
          <w:tcPr>
            <w:tcW w:w="1191" w:type="dxa"/>
          </w:tcPr>
          <w:p w14:paraId="58C12479" w14:textId="404A4340" w:rsidR="00703DA0" w:rsidRPr="00142195" w:rsidRDefault="00703DA0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Duration</w:t>
            </w:r>
          </w:p>
        </w:tc>
        <w:tc>
          <w:tcPr>
            <w:tcW w:w="1911" w:type="dxa"/>
          </w:tcPr>
          <w:p w14:paraId="51D55883" w14:textId="4D563338" w:rsidR="00703DA0" w:rsidRPr="00142195" w:rsidRDefault="00703DA0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Bérlés hossza [s]</w:t>
            </w:r>
          </w:p>
        </w:tc>
        <w:tc>
          <w:tcPr>
            <w:tcW w:w="1112" w:type="dxa"/>
          </w:tcPr>
          <w:p w14:paraId="04A12168" w14:textId="24BEBE0A" w:rsidR="00703DA0" w:rsidRPr="00142195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293.36</w:t>
            </w:r>
          </w:p>
        </w:tc>
        <w:tc>
          <w:tcPr>
            <w:tcW w:w="1112" w:type="dxa"/>
          </w:tcPr>
          <w:p w14:paraId="348B5864" w14:textId="5C53B813" w:rsidR="00703DA0" w:rsidRPr="00142195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5567.72</w:t>
            </w:r>
          </w:p>
        </w:tc>
        <w:tc>
          <w:tcPr>
            <w:tcW w:w="926" w:type="dxa"/>
          </w:tcPr>
          <w:p w14:paraId="60CAC45A" w14:textId="21502304" w:rsidR="00703DA0" w:rsidRPr="00142195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3240</w:t>
            </w:r>
          </w:p>
        </w:tc>
        <w:tc>
          <w:tcPr>
            <w:tcW w:w="776" w:type="dxa"/>
          </w:tcPr>
          <w:p w14:paraId="5DDB8A3C" w14:textId="091EF752" w:rsidR="00703DA0" w:rsidRPr="00142195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480</w:t>
            </w:r>
          </w:p>
        </w:tc>
        <w:tc>
          <w:tcPr>
            <w:tcW w:w="776" w:type="dxa"/>
          </w:tcPr>
          <w:p w14:paraId="4A52FBF5" w14:textId="6DF039D0" w:rsidR="00703DA0" w:rsidRPr="00142195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840</w:t>
            </w:r>
          </w:p>
        </w:tc>
        <w:tc>
          <w:tcPr>
            <w:tcW w:w="823" w:type="dxa"/>
          </w:tcPr>
          <w:p w14:paraId="6C98CFE0" w14:textId="5ED71CC5" w:rsidR="00703DA0" w:rsidRPr="00142195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320</w:t>
            </w:r>
          </w:p>
        </w:tc>
        <w:tc>
          <w:tcPr>
            <w:tcW w:w="1229" w:type="dxa"/>
          </w:tcPr>
          <w:p w14:paraId="3D6BB777" w14:textId="4651035C" w:rsidR="00703DA0" w:rsidRPr="00142195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783920</w:t>
            </w:r>
          </w:p>
        </w:tc>
      </w:tr>
      <w:tr w:rsidR="007A74AA" w:rsidRPr="00142195" w14:paraId="3518EF15" w14:textId="77777777" w:rsidTr="007A74AA">
        <w:trPr>
          <w:trHeight w:val="381"/>
        </w:trPr>
        <w:tc>
          <w:tcPr>
            <w:tcW w:w="1191" w:type="dxa"/>
          </w:tcPr>
          <w:p w14:paraId="19DBF4D8" w14:textId="71D1F407" w:rsidR="007A74AA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End Date</w:t>
            </w:r>
          </w:p>
        </w:tc>
        <w:tc>
          <w:tcPr>
            <w:tcW w:w="1911" w:type="dxa"/>
          </w:tcPr>
          <w:p w14:paraId="264CB858" w14:textId="63CA52D9" w:rsidR="007A74AA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Bérlés vége</w:t>
            </w:r>
          </w:p>
        </w:tc>
        <w:tc>
          <w:tcPr>
            <w:tcW w:w="1112" w:type="dxa"/>
          </w:tcPr>
          <w:p w14:paraId="6848D272" w14:textId="63D9327C" w:rsidR="007A74AA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1112" w:type="dxa"/>
          </w:tcPr>
          <w:p w14:paraId="4CBE4E62" w14:textId="1E72AF38" w:rsidR="007A74AA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926" w:type="dxa"/>
          </w:tcPr>
          <w:p w14:paraId="1E91B66E" w14:textId="77777777" w:rsidR="007A74AA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2015.</w:t>
            </w:r>
          </w:p>
          <w:p w14:paraId="3BD1DFD1" w14:textId="47BFA7B5" w:rsidR="007A74AA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01.02</w:t>
            </w:r>
          </w:p>
        </w:tc>
        <w:tc>
          <w:tcPr>
            <w:tcW w:w="776" w:type="dxa"/>
          </w:tcPr>
          <w:p w14:paraId="7D842313" w14:textId="4F3EB6F3" w:rsidR="007A74AA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776" w:type="dxa"/>
          </w:tcPr>
          <w:p w14:paraId="51427B0D" w14:textId="33FD7047" w:rsidR="007A74AA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823" w:type="dxa"/>
          </w:tcPr>
          <w:p w14:paraId="7E7771F8" w14:textId="1CC93221" w:rsidR="007A74AA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1229" w:type="dxa"/>
          </w:tcPr>
          <w:p w14:paraId="27917232" w14:textId="77777777" w:rsidR="007A74AA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2022.</w:t>
            </w:r>
          </w:p>
          <w:p w14:paraId="475C258A" w14:textId="57104E1C" w:rsidR="007A74AA" w:rsidRDefault="007A74AA" w:rsidP="00F934E1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2.08</w:t>
            </w:r>
          </w:p>
        </w:tc>
      </w:tr>
      <w:tr w:rsidR="007A74AA" w:rsidRPr="00142195" w14:paraId="660D19C6" w14:textId="77777777" w:rsidTr="007A74AA">
        <w:trPr>
          <w:trHeight w:val="381"/>
        </w:trPr>
        <w:tc>
          <w:tcPr>
            <w:tcW w:w="1191" w:type="dxa"/>
          </w:tcPr>
          <w:p w14:paraId="414AA0E7" w14:textId="2BBA0158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Start Date</w:t>
            </w:r>
          </w:p>
        </w:tc>
        <w:tc>
          <w:tcPr>
            <w:tcW w:w="1911" w:type="dxa"/>
          </w:tcPr>
          <w:p w14:paraId="670B8C71" w14:textId="4DC1981D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Bérlés kezdete</w:t>
            </w:r>
          </w:p>
        </w:tc>
        <w:tc>
          <w:tcPr>
            <w:tcW w:w="1112" w:type="dxa"/>
          </w:tcPr>
          <w:p w14:paraId="4117B2AD" w14:textId="2A9FDF08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1112" w:type="dxa"/>
          </w:tcPr>
          <w:p w14:paraId="452E78B4" w14:textId="523C125E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926" w:type="dxa"/>
          </w:tcPr>
          <w:p w14:paraId="65997F88" w14:textId="77777777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2015.</w:t>
            </w:r>
          </w:p>
          <w:p w14:paraId="22D973C6" w14:textId="4CBE6703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01.02</w:t>
            </w:r>
          </w:p>
        </w:tc>
        <w:tc>
          <w:tcPr>
            <w:tcW w:w="776" w:type="dxa"/>
          </w:tcPr>
          <w:p w14:paraId="0B3B395E" w14:textId="3F82B96E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776" w:type="dxa"/>
          </w:tcPr>
          <w:p w14:paraId="7A1474BB" w14:textId="1510748D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823" w:type="dxa"/>
          </w:tcPr>
          <w:p w14:paraId="7DCF22DD" w14:textId="3353F28E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1229" w:type="dxa"/>
          </w:tcPr>
          <w:p w14:paraId="368D074E" w14:textId="77777777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2022.</w:t>
            </w:r>
          </w:p>
          <w:p w14:paraId="0E797F16" w14:textId="5B5E0D62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2.08</w:t>
            </w:r>
          </w:p>
        </w:tc>
      </w:tr>
    </w:tbl>
    <w:p w14:paraId="0BFE85BB" w14:textId="5D80A55F" w:rsidR="00AC754F" w:rsidRDefault="00AC754F" w:rsidP="001B4B87">
      <w:pPr>
        <w:pStyle w:val="MainText"/>
        <w:rPr>
          <w:lang w:val="en-US"/>
        </w:rPr>
      </w:pPr>
    </w:p>
    <w:p w14:paraId="2B550CF9" w14:textId="77777777" w:rsidR="00001D62" w:rsidRDefault="00001D62" w:rsidP="001B4B87">
      <w:pPr>
        <w:pStyle w:val="MainText"/>
        <w:rPr>
          <w:lang w:val="en-US"/>
        </w:rPr>
      </w:pPr>
    </w:p>
    <w:p w14:paraId="42FFC23B" w14:textId="11AD3819" w:rsidR="00F934E1" w:rsidRDefault="00F934E1" w:rsidP="001B4B87">
      <w:pPr>
        <w:pStyle w:val="MainText"/>
        <w:rPr>
          <w:lang w:val="en-US"/>
        </w:rPr>
      </w:pPr>
      <w:r>
        <w:rPr>
          <w:lang w:val="en-US"/>
        </w:rPr>
        <w:lastRenderedPageBreak/>
        <w:t>Kategórikus változók:</w:t>
      </w:r>
    </w:p>
    <w:tbl>
      <w:tblPr>
        <w:tblStyle w:val="Rcsostblzat"/>
        <w:tblW w:w="0" w:type="auto"/>
        <w:tblLook w:val="04A0" w:firstRow="1" w:lastRow="0" w:firstColumn="1" w:lastColumn="0" w:noHBand="0" w:noVBand="1"/>
      </w:tblPr>
      <w:tblGrid>
        <w:gridCol w:w="3247"/>
        <w:gridCol w:w="3248"/>
        <w:gridCol w:w="3248"/>
      </w:tblGrid>
      <w:tr w:rsidR="00F934E1" w14:paraId="26491672" w14:textId="77777777" w:rsidTr="00F934E1">
        <w:tc>
          <w:tcPr>
            <w:tcW w:w="3247" w:type="dxa"/>
          </w:tcPr>
          <w:p w14:paraId="619A0B95" w14:textId="0BA9A439" w:rsidR="00F934E1" w:rsidRDefault="00F934E1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Leírás</w:t>
            </w:r>
          </w:p>
        </w:tc>
        <w:tc>
          <w:tcPr>
            <w:tcW w:w="3248" w:type="dxa"/>
          </w:tcPr>
          <w:p w14:paraId="6DBB3E33" w14:textId="4FCB74A0" w:rsidR="00F934E1" w:rsidRDefault="00F934E1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típus</w:t>
            </w:r>
          </w:p>
        </w:tc>
        <w:tc>
          <w:tcPr>
            <w:tcW w:w="3248" w:type="dxa"/>
          </w:tcPr>
          <w:p w14:paraId="434E1A05" w14:textId="3E55A342" w:rsidR="00F934E1" w:rsidRDefault="00F934E1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értékkészlet</w:t>
            </w:r>
          </w:p>
        </w:tc>
      </w:tr>
      <w:tr w:rsidR="00F934E1" w14:paraId="09208FFE" w14:textId="77777777" w:rsidTr="00F934E1">
        <w:tc>
          <w:tcPr>
            <w:tcW w:w="3247" w:type="dxa"/>
          </w:tcPr>
          <w:p w14:paraId="5CEEEB14" w14:textId="63B87ED6" w:rsidR="00F934E1" w:rsidRDefault="007A74AA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Rental ID</w:t>
            </w:r>
          </w:p>
        </w:tc>
        <w:tc>
          <w:tcPr>
            <w:tcW w:w="3248" w:type="dxa"/>
          </w:tcPr>
          <w:p w14:paraId="54BD4C09" w14:textId="25A330A0" w:rsidR="00F934E1" w:rsidRDefault="007A74AA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uuid</w:t>
            </w:r>
          </w:p>
        </w:tc>
        <w:tc>
          <w:tcPr>
            <w:tcW w:w="3248" w:type="dxa"/>
          </w:tcPr>
          <w:p w14:paraId="7D1AD314" w14:textId="6F4EEE55" w:rsidR="00F934E1" w:rsidRDefault="007A74AA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R</w:t>
            </w:r>
          </w:p>
        </w:tc>
      </w:tr>
      <w:tr w:rsidR="00F934E1" w14:paraId="40C66C3F" w14:textId="77777777" w:rsidTr="00F934E1">
        <w:tc>
          <w:tcPr>
            <w:tcW w:w="3247" w:type="dxa"/>
          </w:tcPr>
          <w:p w14:paraId="4140C223" w14:textId="6762040E" w:rsidR="00F934E1" w:rsidRDefault="007A74AA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Bike ID</w:t>
            </w:r>
          </w:p>
        </w:tc>
        <w:tc>
          <w:tcPr>
            <w:tcW w:w="3248" w:type="dxa"/>
          </w:tcPr>
          <w:p w14:paraId="6C64A1C3" w14:textId="47326B81" w:rsidR="00F934E1" w:rsidRDefault="007A74AA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uuid</w:t>
            </w:r>
          </w:p>
        </w:tc>
        <w:tc>
          <w:tcPr>
            <w:tcW w:w="3248" w:type="dxa"/>
          </w:tcPr>
          <w:p w14:paraId="6B9EA901" w14:textId="33412D0B" w:rsidR="00F934E1" w:rsidRDefault="007A74AA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R</w:t>
            </w:r>
          </w:p>
        </w:tc>
      </w:tr>
      <w:tr w:rsidR="00F934E1" w14:paraId="67E03F0A" w14:textId="77777777" w:rsidTr="00F934E1">
        <w:tc>
          <w:tcPr>
            <w:tcW w:w="3247" w:type="dxa"/>
          </w:tcPr>
          <w:p w14:paraId="1733817C" w14:textId="63906FC1" w:rsidR="00F934E1" w:rsidRDefault="007A74AA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EndStation ID</w:t>
            </w:r>
          </w:p>
        </w:tc>
        <w:tc>
          <w:tcPr>
            <w:tcW w:w="3248" w:type="dxa"/>
          </w:tcPr>
          <w:p w14:paraId="2DFB284C" w14:textId="72F21F71" w:rsidR="00F934E1" w:rsidRDefault="007A74AA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uuid</w:t>
            </w:r>
          </w:p>
        </w:tc>
        <w:tc>
          <w:tcPr>
            <w:tcW w:w="3248" w:type="dxa"/>
          </w:tcPr>
          <w:p w14:paraId="1745B292" w14:textId="5A12A3BF" w:rsidR="00F934E1" w:rsidRDefault="007A74AA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R, ~850 különböző</w:t>
            </w:r>
          </w:p>
        </w:tc>
      </w:tr>
      <w:tr w:rsidR="00F934E1" w14:paraId="74C7F431" w14:textId="77777777" w:rsidTr="00F934E1">
        <w:tc>
          <w:tcPr>
            <w:tcW w:w="3247" w:type="dxa"/>
          </w:tcPr>
          <w:p w14:paraId="0FBE6AB8" w14:textId="40441C13" w:rsidR="00F934E1" w:rsidRDefault="007A74AA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EndStation ID</w:t>
            </w:r>
          </w:p>
        </w:tc>
        <w:tc>
          <w:tcPr>
            <w:tcW w:w="3248" w:type="dxa"/>
          </w:tcPr>
          <w:p w14:paraId="1710CA6C" w14:textId="1BED7501" w:rsidR="00F934E1" w:rsidRDefault="007A74AA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szöveg</w:t>
            </w:r>
          </w:p>
        </w:tc>
        <w:tc>
          <w:tcPr>
            <w:tcW w:w="3248" w:type="dxa"/>
          </w:tcPr>
          <w:p w14:paraId="7A323FD6" w14:textId="1857E9FF" w:rsidR="00F934E1" w:rsidRDefault="007A74AA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~950 különböző</w:t>
            </w:r>
          </w:p>
        </w:tc>
      </w:tr>
      <w:tr w:rsidR="007A74AA" w14:paraId="6A56A558" w14:textId="77777777" w:rsidTr="00F934E1">
        <w:tc>
          <w:tcPr>
            <w:tcW w:w="3247" w:type="dxa"/>
          </w:tcPr>
          <w:p w14:paraId="72391550" w14:textId="7C26FCD2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StartStation ID</w:t>
            </w:r>
          </w:p>
        </w:tc>
        <w:tc>
          <w:tcPr>
            <w:tcW w:w="3248" w:type="dxa"/>
          </w:tcPr>
          <w:p w14:paraId="12F38FBB" w14:textId="7D183555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uuid</w:t>
            </w:r>
          </w:p>
        </w:tc>
        <w:tc>
          <w:tcPr>
            <w:tcW w:w="3248" w:type="dxa"/>
          </w:tcPr>
          <w:p w14:paraId="24DDC18B" w14:textId="24C2ED73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R, ~850 különböző</w:t>
            </w:r>
          </w:p>
        </w:tc>
      </w:tr>
      <w:tr w:rsidR="007A74AA" w14:paraId="13C547CA" w14:textId="77777777" w:rsidTr="00F934E1">
        <w:tc>
          <w:tcPr>
            <w:tcW w:w="3247" w:type="dxa"/>
          </w:tcPr>
          <w:p w14:paraId="20B1BD22" w14:textId="5C20596B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StartStation ID</w:t>
            </w:r>
          </w:p>
        </w:tc>
        <w:tc>
          <w:tcPr>
            <w:tcW w:w="3248" w:type="dxa"/>
          </w:tcPr>
          <w:p w14:paraId="5DB18396" w14:textId="02817737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szöveg</w:t>
            </w:r>
          </w:p>
        </w:tc>
        <w:tc>
          <w:tcPr>
            <w:tcW w:w="3248" w:type="dxa"/>
          </w:tcPr>
          <w:p w14:paraId="7E120135" w14:textId="3BC71D9F" w:rsidR="007A74AA" w:rsidRDefault="007A74AA" w:rsidP="007A74AA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~950 különböző</w:t>
            </w:r>
          </w:p>
        </w:tc>
      </w:tr>
    </w:tbl>
    <w:p w14:paraId="030428FE" w14:textId="3D4DC550" w:rsidR="00F934E1" w:rsidRDefault="00F934E1" w:rsidP="001B4B87">
      <w:pPr>
        <w:pStyle w:val="MainText"/>
        <w:rPr>
          <w:lang w:val="en-US"/>
        </w:rPr>
      </w:pPr>
    </w:p>
    <w:p w14:paraId="6B976AAC" w14:textId="4A50D08E" w:rsidR="00AC754F" w:rsidRDefault="00AC754F" w:rsidP="001B4B87">
      <w:pPr>
        <w:pStyle w:val="MainText"/>
        <w:rPr>
          <w:lang w:val="en-US"/>
        </w:rPr>
      </w:pPr>
      <w:r>
        <w:rPr>
          <w:lang w:val="en-US"/>
        </w:rPr>
        <w:t>Időjárás:</w:t>
      </w:r>
    </w:p>
    <w:p w14:paraId="6CB3DAAE" w14:textId="77777777" w:rsidR="00A86F89" w:rsidRDefault="00A86F89" w:rsidP="00A86F89">
      <w:pPr>
        <w:pStyle w:val="MainText"/>
        <w:rPr>
          <w:lang w:val="en-US"/>
        </w:rPr>
      </w:pPr>
      <w:r>
        <w:rPr>
          <w:lang w:val="en-US"/>
        </w:rPr>
        <w:t>Numerikus változók:</w:t>
      </w:r>
    </w:p>
    <w:tbl>
      <w:tblPr>
        <w:tblStyle w:val="Rcsostblzat"/>
        <w:tblpPr w:leftFromText="141" w:rightFromText="141" w:vertAnchor="text" w:horzAnchor="margin" w:tblpY="-58"/>
        <w:tblW w:w="11098" w:type="dxa"/>
        <w:tblLayout w:type="fixed"/>
        <w:tblLook w:val="04A0" w:firstRow="1" w:lastRow="0" w:firstColumn="1" w:lastColumn="0" w:noHBand="0" w:noVBand="1"/>
      </w:tblPr>
      <w:tblGrid>
        <w:gridCol w:w="1129"/>
        <w:gridCol w:w="2127"/>
        <w:gridCol w:w="992"/>
        <w:gridCol w:w="1134"/>
        <w:gridCol w:w="850"/>
        <w:gridCol w:w="993"/>
        <w:gridCol w:w="992"/>
        <w:gridCol w:w="1276"/>
        <w:gridCol w:w="1605"/>
      </w:tblGrid>
      <w:tr w:rsidR="00A86F89" w:rsidRPr="00142195" w14:paraId="2EC867C9" w14:textId="77777777" w:rsidTr="00703DA0">
        <w:trPr>
          <w:trHeight w:val="359"/>
        </w:trPr>
        <w:tc>
          <w:tcPr>
            <w:tcW w:w="1129" w:type="dxa"/>
          </w:tcPr>
          <w:p w14:paraId="4AD9256B" w14:textId="624D2C2D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Név</w:t>
            </w:r>
          </w:p>
        </w:tc>
        <w:tc>
          <w:tcPr>
            <w:tcW w:w="2127" w:type="dxa"/>
          </w:tcPr>
          <w:p w14:paraId="505F3EF3" w14:textId="7E860591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Leírás</w:t>
            </w:r>
          </w:p>
        </w:tc>
        <w:tc>
          <w:tcPr>
            <w:tcW w:w="992" w:type="dxa"/>
          </w:tcPr>
          <w:p w14:paraId="077D5C68" w14:textId="71CC9439" w:rsidR="00A86F89" w:rsidRPr="00142195" w:rsidRDefault="00A86F89" w:rsidP="00BA346B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mean</w:t>
            </w:r>
          </w:p>
        </w:tc>
        <w:tc>
          <w:tcPr>
            <w:tcW w:w="1134" w:type="dxa"/>
          </w:tcPr>
          <w:p w14:paraId="6F4EAFC9" w14:textId="77777777" w:rsidR="00A86F89" w:rsidRPr="00142195" w:rsidRDefault="00A86F89" w:rsidP="00BA346B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std</w:t>
            </w:r>
          </w:p>
        </w:tc>
        <w:tc>
          <w:tcPr>
            <w:tcW w:w="850" w:type="dxa"/>
          </w:tcPr>
          <w:p w14:paraId="38BAA017" w14:textId="77777777" w:rsidR="00A86F89" w:rsidRPr="00142195" w:rsidRDefault="00A86F89" w:rsidP="00BA346B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min</w:t>
            </w:r>
          </w:p>
        </w:tc>
        <w:tc>
          <w:tcPr>
            <w:tcW w:w="993" w:type="dxa"/>
          </w:tcPr>
          <w:p w14:paraId="6A9C65C0" w14:textId="77777777" w:rsidR="00A86F89" w:rsidRPr="00142195" w:rsidRDefault="00A86F89" w:rsidP="00BA346B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25%</w:t>
            </w:r>
          </w:p>
        </w:tc>
        <w:tc>
          <w:tcPr>
            <w:tcW w:w="992" w:type="dxa"/>
          </w:tcPr>
          <w:p w14:paraId="0CF856F6" w14:textId="77777777" w:rsidR="00A86F89" w:rsidRPr="00142195" w:rsidRDefault="00A86F89" w:rsidP="00BA346B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50%</w:t>
            </w:r>
          </w:p>
        </w:tc>
        <w:tc>
          <w:tcPr>
            <w:tcW w:w="1276" w:type="dxa"/>
          </w:tcPr>
          <w:p w14:paraId="2E2CD789" w14:textId="77777777" w:rsidR="00A86F89" w:rsidRPr="00142195" w:rsidRDefault="00A86F89" w:rsidP="00BA346B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75%</w:t>
            </w:r>
          </w:p>
        </w:tc>
        <w:tc>
          <w:tcPr>
            <w:tcW w:w="1605" w:type="dxa"/>
          </w:tcPr>
          <w:p w14:paraId="09557724" w14:textId="77777777" w:rsidR="00A86F89" w:rsidRPr="00142195" w:rsidRDefault="00A86F89" w:rsidP="00BA346B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max</w:t>
            </w:r>
          </w:p>
        </w:tc>
      </w:tr>
      <w:tr w:rsidR="00A86F89" w:rsidRPr="00142195" w14:paraId="173D8344" w14:textId="77777777" w:rsidTr="00703DA0">
        <w:trPr>
          <w:trHeight w:val="359"/>
        </w:trPr>
        <w:tc>
          <w:tcPr>
            <w:tcW w:w="1129" w:type="dxa"/>
          </w:tcPr>
          <w:p w14:paraId="59425D57" w14:textId="03804612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tavg</w:t>
            </w:r>
          </w:p>
        </w:tc>
        <w:tc>
          <w:tcPr>
            <w:tcW w:w="2127" w:type="dxa"/>
          </w:tcPr>
          <w:p w14:paraId="7A322BD8" w14:textId="58D46FAA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Átlag hőmérséklet</w:t>
            </w:r>
          </w:p>
        </w:tc>
        <w:tc>
          <w:tcPr>
            <w:tcW w:w="992" w:type="dxa"/>
          </w:tcPr>
          <w:p w14:paraId="6203ABD8" w14:textId="15CF3ABB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1.71</w:t>
            </w:r>
          </w:p>
        </w:tc>
        <w:tc>
          <w:tcPr>
            <w:tcW w:w="1134" w:type="dxa"/>
          </w:tcPr>
          <w:p w14:paraId="41E4641F" w14:textId="6F926F2A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5.4</w:t>
            </w:r>
          </w:p>
        </w:tc>
        <w:tc>
          <w:tcPr>
            <w:tcW w:w="850" w:type="dxa"/>
          </w:tcPr>
          <w:p w14:paraId="71E1CD41" w14:textId="42887EB9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3.7</w:t>
            </w:r>
          </w:p>
        </w:tc>
        <w:tc>
          <w:tcPr>
            <w:tcW w:w="993" w:type="dxa"/>
          </w:tcPr>
          <w:p w14:paraId="7E8C2833" w14:textId="63D372B7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7.6</w:t>
            </w:r>
          </w:p>
        </w:tc>
        <w:tc>
          <w:tcPr>
            <w:tcW w:w="992" w:type="dxa"/>
          </w:tcPr>
          <w:p w14:paraId="61EF3AD0" w14:textId="55309A2D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1.6</w:t>
            </w:r>
          </w:p>
        </w:tc>
        <w:tc>
          <w:tcPr>
            <w:tcW w:w="1276" w:type="dxa"/>
          </w:tcPr>
          <w:p w14:paraId="31B03B5E" w14:textId="42F11724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5.9</w:t>
            </w:r>
          </w:p>
        </w:tc>
        <w:tc>
          <w:tcPr>
            <w:tcW w:w="1605" w:type="dxa"/>
          </w:tcPr>
          <w:p w14:paraId="50E25E03" w14:textId="2ABFE508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27.8</w:t>
            </w:r>
          </w:p>
        </w:tc>
      </w:tr>
      <w:tr w:rsidR="00A86F89" w:rsidRPr="00142195" w14:paraId="33E3B9E5" w14:textId="77777777" w:rsidTr="00703DA0">
        <w:trPr>
          <w:trHeight w:val="359"/>
        </w:trPr>
        <w:tc>
          <w:tcPr>
            <w:tcW w:w="1129" w:type="dxa"/>
          </w:tcPr>
          <w:p w14:paraId="2DE189F1" w14:textId="1620CC56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tmin</w:t>
            </w:r>
          </w:p>
        </w:tc>
        <w:tc>
          <w:tcPr>
            <w:tcW w:w="2127" w:type="dxa"/>
          </w:tcPr>
          <w:p w14:paraId="434EA88C" w14:textId="54AF49AE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Min hőmérséklet</w:t>
            </w:r>
          </w:p>
        </w:tc>
        <w:tc>
          <w:tcPr>
            <w:tcW w:w="992" w:type="dxa"/>
          </w:tcPr>
          <w:p w14:paraId="4075ABE8" w14:textId="50E57C3B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8.5</w:t>
            </w:r>
          </w:p>
        </w:tc>
        <w:tc>
          <w:tcPr>
            <w:tcW w:w="1134" w:type="dxa"/>
          </w:tcPr>
          <w:p w14:paraId="7D50B673" w14:textId="3157A5DB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4.97</w:t>
            </w:r>
          </w:p>
        </w:tc>
        <w:tc>
          <w:tcPr>
            <w:tcW w:w="850" w:type="dxa"/>
          </w:tcPr>
          <w:p w14:paraId="1C744B72" w14:textId="01BC94FA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5.7</w:t>
            </w:r>
          </w:p>
        </w:tc>
        <w:tc>
          <w:tcPr>
            <w:tcW w:w="993" w:type="dxa"/>
          </w:tcPr>
          <w:p w14:paraId="347F1D05" w14:textId="394D2A71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4.9</w:t>
            </w:r>
          </w:p>
        </w:tc>
        <w:tc>
          <w:tcPr>
            <w:tcW w:w="992" w:type="dxa"/>
          </w:tcPr>
          <w:p w14:paraId="0B892309" w14:textId="6FD530DF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8.5</w:t>
            </w:r>
          </w:p>
        </w:tc>
        <w:tc>
          <w:tcPr>
            <w:tcW w:w="1276" w:type="dxa"/>
          </w:tcPr>
          <w:p w14:paraId="2711B80F" w14:textId="249CBF4A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2.2</w:t>
            </w:r>
          </w:p>
        </w:tc>
        <w:tc>
          <w:tcPr>
            <w:tcW w:w="1605" w:type="dxa"/>
          </w:tcPr>
          <w:p w14:paraId="6DCEDC3B" w14:textId="219FCE3C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26.7</w:t>
            </w:r>
          </w:p>
        </w:tc>
      </w:tr>
      <w:tr w:rsidR="00A86F89" w:rsidRPr="00142195" w14:paraId="1DBF6200" w14:textId="77777777" w:rsidTr="00703DA0">
        <w:trPr>
          <w:trHeight w:val="344"/>
        </w:trPr>
        <w:tc>
          <w:tcPr>
            <w:tcW w:w="1129" w:type="dxa"/>
          </w:tcPr>
          <w:p w14:paraId="425F66C6" w14:textId="17586240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tmax</w:t>
            </w:r>
          </w:p>
        </w:tc>
        <w:tc>
          <w:tcPr>
            <w:tcW w:w="2127" w:type="dxa"/>
          </w:tcPr>
          <w:p w14:paraId="3DB69C15" w14:textId="63AA842E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Max hőmérséklet</w:t>
            </w:r>
          </w:p>
        </w:tc>
        <w:tc>
          <w:tcPr>
            <w:tcW w:w="992" w:type="dxa"/>
          </w:tcPr>
          <w:p w14:paraId="60F698F0" w14:textId="0EB1A4CA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5.0</w:t>
            </w:r>
          </w:p>
        </w:tc>
        <w:tc>
          <w:tcPr>
            <w:tcW w:w="1134" w:type="dxa"/>
          </w:tcPr>
          <w:p w14:paraId="6F561550" w14:textId="27CA9D8A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6.29</w:t>
            </w:r>
          </w:p>
        </w:tc>
        <w:tc>
          <w:tcPr>
            <w:tcW w:w="850" w:type="dxa"/>
          </w:tcPr>
          <w:p w14:paraId="547C8E01" w14:textId="62F400A0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1.9</w:t>
            </w:r>
          </w:p>
        </w:tc>
        <w:tc>
          <w:tcPr>
            <w:tcW w:w="993" w:type="dxa"/>
          </w:tcPr>
          <w:p w14:paraId="4960A497" w14:textId="0694E1FC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0.2</w:t>
            </w:r>
          </w:p>
        </w:tc>
        <w:tc>
          <w:tcPr>
            <w:tcW w:w="992" w:type="dxa"/>
          </w:tcPr>
          <w:p w14:paraId="1B9701BC" w14:textId="64BCE462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4.8</w:t>
            </w:r>
          </w:p>
        </w:tc>
        <w:tc>
          <w:tcPr>
            <w:tcW w:w="1276" w:type="dxa"/>
          </w:tcPr>
          <w:p w14:paraId="0B2A4AB6" w14:textId="66900B5B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9.9</w:t>
            </w:r>
          </w:p>
        </w:tc>
        <w:tc>
          <w:tcPr>
            <w:tcW w:w="1605" w:type="dxa"/>
          </w:tcPr>
          <w:p w14:paraId="7080F18B" w14:textId="74E011B8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35.5</w:t>
            </w:r>
          </w:p>
        </w:tc>
      </w:tr>
      <w:tr w:rsidR="00A86F89" w:rsidRPr="00142195" w14:paraId="2EDD3C8F" w14:textId="77777777" w:rsidTr="00703DA0">
        <w:trPr>
          <w:trHeight w:val="359"/>
        </w:trPr>
        <w:tc>
          <w:tcPr>
            <w:tcW w:w="1129" w:type="dxa"/>
          </w:tcPr>
          <w:p w14:paraId="521F6142" w14:textId="10984A85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prcp</w:t>
            </w:r>
          </w:p>
        </w:tc>
        <w:tc>
          <w:tcPr>
            <w:tcW w:w="2127" w:type="dxa"/>
          </w:tcPr>
          <w:p w14:paraId="761ED140" w14:textId="52F3CB31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Csapadék [mm]</w:t>
            </w:r>
          </w:p>
        </w:tc>
        <w:tc>
          <w:tcPr>
            <w:tcW w:w="992" w:type="dxa"/>
          </w:tcPr>
          <w:p w14:paraId="18E2F0DA" w14:textId="5C4EC260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.7</w:t>
            </w:r>
          </w:p>
        </w:tc>
        <w:tc>
          <w:tcPr>
            <w:tcW w:w="1134" w:type="dxa"/>
          </w:tcPr>
          <w:p w14:paraId="553EA6CC" w14:textId="0A302404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3.7</w:t>
            </w:r>
          </w:p>
        </w:tc>
        <w:tc>
          <w:tcPr>
            <w:tcW w:w="850" w:type="dxa"/>
          </w:tcPr>
          <w:p w14:paraId="5F91C483" w14:textId="5122DFCF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993" w:type="dxa"/>
          </w:tcPr>
          <w:p w14:paraId="762CBEB6" w14:textId="53C88C86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992" w:type="dxa"/>
          </w:tcPr>
          <w:p w14:paraId="2D9D4640" w14:textId="27AA060E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1276" w:type="dxa"/>
          </w:tcPr>
          <w:p w14:paraId="059CE217" w14:textId="3538BCB5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.5</w:t>
            </w:r>
          </w:p>
        </w:tc>
        <w:tc>
          <w:tcPr>
            <w:tcW w:w="1605" w:type="dxa"/>
          </w:tcPr>
          <w:p w14:paraId="6E9A41DA" w14:textId="4B66BA89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48</w:t>
            </w:r>
          </w:p>
        </w:tc>
      </w:tr>
      <w:tr w:rsidR="00A86F89" w:rsidRPr="00142195" w14:paraId="57C50B70" w14:textId="77777777" w:rsidTr="00703DA0">
        <w:trPr>
          <w:trHeight w:val="359"/>
        </w:trPr>
        <w:tc>
          <w:tcPr>
            <w:tcW w:w="1129" w:type="dxa"/>
          </w:tcPr>
          <w:p w14:paraId="7869173B" w14:textId="01175CD4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snow(*)</w:t>
            </w:r>
          </w:p>
        </w:tc>
        <w:tc>
          <w:tcPr>
            <w:tcW w:w="2127" w:type="dxa"/>
          </w:tcPr>
          <w:p w14:paraId="3892BB07" w14:textId="77D80D5F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Hó [mm]</w:t>
            </w:r>
          </w:p>
        </w:tc>
        <w:tc>
          <w:tcPr>
            <w:tcW w:w="992" w:type="dxa"/>
          </w:tcPr>
          <w:p w14:paraId="72AD381A" w14:textId="19F260FA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1134" w:type="dxa"/>
          </w:tcPr>
          <w:p w14:paraId="7A4E3F71" w14:textId="4C57D580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-</w:t>
            </w:r>
          </w:p>
        </w:tc>
        <w:tc>
          <w:tcPr>
            <w:tcW w:w="850" w:type="dxa"/>
          </w:tcPr>
          <w:p w14:paraId="26E4D7F3" w14:textId="77777777" w:rsidR="00A86F89" w:rsidRPr="00142195" w:rsidRDefault="00A86F89" w:rsidP="00BA346B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0.0</w:t>
            </w:r>
          </w:p>
        </w:tc>
        <w:tc>
          <w:tcPr>
            <w:tcW w:w="993" w:type="dxa"/>
          </w:tcPr>
          <w:p w14:paraId="343D4F88" w14:textId="715FDD90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992" w:type="dxa"/>
          </w:tcPr>
          <w:p w14:paraId="2F20EE79" w14:textId="00987815" w:rsidR="00A86F89" w:rsidRPr="00142195" w:rsidRDefault="00A86F89" w:rsidP="00BA346B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0</w:t>
            </w:r>
          </w:p>
        </w:tc>
        <w:tc>
          <w:tcPr>
            <w:tcW w:w="1276" w:type="dxa"/>
          </w:tcPr>
          <w:p w14:paraId="1D69582C" w14:textId="39012DED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1605" w:type="dxa"/>
          </w:tcPr>
          <w:p w14:paraId="6D685D02" w14:textId="45B7B45E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20</w:t>
            </w:r>
          </w:p>
        </w:tc>
      </w:tr>
      <w:tr w:rsidR="00A86F89" w:rsidRPr="00142195" w14:paraId="2175A2D3" w14:textId="77777777" w:rsidTr="00703DA0">
        <w:trPr>
          <w:trHeight w:val="359"/>
        </w:trPr>
        <w:tc>
          <w:tcPr>
            <w:tcW w:w="1129" w:type="dxa"/>
          </w:tcPr>
          <w:p w14:paraId="12348D28" w14:textId="295314C7" w:rsidR="00A86F89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wdir</w:t>
            </w:r>
          </w:p>
        </w:tc>
        <w:tc>
          <w:tcPr>
            <w:tcW w:w="2127" w:type="dxa"/>
          </w:tcPr>
          <w:p w14:paraId="43F47DBF" w14:textId="3F6FD471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Szélirány [°]</w:t>
            </w:r>
          </w:p>
        </w:tc>
        <w:tc>
          <w:tcPr>
            <w:tcW w:w="992" w:type="dxa"/>
          </w:tcPr>
          <w:p w14:paraId="0517E7DD" w14:textId="1740938B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97.7</w:t>
            </w:r>
          </w:p>
        </w:tc>
        <w:tc>
          <w:tcPr>
            <w:tcW w:w="1134" w:type="dxa"/>
          </w:tcPr>
          <w:p w14:paraId="0126C2D6" w14:textId="46978FBC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92.9</w:t>
            </w:r>
          </w:p>
        </w:tc>
        <w:tc>
          <w:tcPr>
            <w:tcW w:w="850" w:type="dxa"/>
          </w:tcPr>
          <w:p w14:paraId="470D2C09" w14:textId="3F7205B9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0</w:t>
            </w:r>
          </w:p>
        </w:tc>
        <w:tc>
          <w:tcPr>
            <w:tcW w:w="993" w:type="dxa"/>
          </w:tcPr>
          <w:p w14:paraId="5F5F3A1F" w14:textId="43F81359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32</w:t>
            </w:r>
          </w:p>
        </w:tc>
        <w:tc>
          <w:tcPr>
            <w:tcW w:w="992" w:type="dxa"/>
          </w:tcPr>
          <w:p w14:paraId="6345AF4C" w14:textId="112DE69E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224</w:t>
            </w:r>
          </w:p>
        </w:tc>
        <w:tc>
          <w:tcPr>
            <w:tcW w:w="1276" w:type="dxa"/>
          </w:tcPr>
          <w:p w14:paraId="0362D001" w14:textId="36B0F2A3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260</w:t>
            </w:r>
          </w:p>
        </w:tc>
        <w:tc>
          <w:tcPr>
            <w:tcW w:w="1605" w:type="dxa"/>
          </w:tcPr>
          <w:p w14:paraId="00D25E3B" w14:textId="790E6942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359</w:t>
            </w:r>
          </w:p>
        </w:tc>
      </w:tr>
      <w:tr w:rsidR="00A86F89" w:rsidRPr="00142195" w14:paraId="48660628" w14:textId="77777777" w:rsidTr="00703DA0">
        <w:trPr>
          <w:trHeight w:val="359"/>
        </w:trPr>
        <w:tc>
          <w:tcPr>
            <w:tcW w:w="1129" w:type="dxa"/>
          </w:tcPr>
          <w:p w14:paraId="1C80AA48" w14:textId="49ACCA9C" w:rsidR="00A86F89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wspd</w:t>
            </w:r>
          </w:p>
        </w:tc>
        <w:tc>
          <w:tcPr>
            <w:tcW w:w="2127" w:type="dxa"/>
          </w:tcPr>
          <w:p w14:paraId="40AECD7B" w14:textId="3DC13510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Szélsebesség</w:t>
            </w:r>
            <w:r w:rsidR="00703DA0">
              <w:rPr>
                <w:lang w:val="en-US"/>
              </w:rPr>
              <w:t>[km/h]</w:t>
            </w:r>
          </w:p>
        </w:tc>
        <w:tc>
          <w:tcPr>
            <w:tcW w:w="992" w:type="dxa"/>
          </w:tcPr>
          <w:p w14:paraId="0F114508" w14:textId="79AE5B74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4.9</w:t>
            </w:r>
          </w:p>
        </w:tc>
        <w:tc>
          <w:tcPr>
            <w:tcW w:w="1134" w:type="dxa"/>
          </w:tcPr>
          <w:p w14:paraId="2491F237" w14:textId="2A4B5BEC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5.8</w:t>
            </w:r>
          </w:p>
        </w:tc>
        <w:tc>
          <w:tcPr>
            <w:tcW w:w="850" w:type="dxa"/>
          </w:tcPr>
          <w:p w14:paraId="0E05E533" w14:textId="17DBD5BB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.7</w:t>
            </w:r>
          </w:p>
        </w:tc>
        <w:tc>
          <w:tcPr>
            <w:tcW w:w="993" w:type="dxa"/>
          </w:tcPr>
          <w:p w14:paraId="1336985E" w14:textId="50FF5C22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0.7</w:t>
            </w:r>
          </w:p>
        </w:tc>
        <w:tc>
          <w:tcPr>
            <w:tcW w:w="992" w:type="dxa"/>
          </w:tcPr>
          <w:p w14:paraId="30800286" w14:textId="5E496B76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4</w:t>
            </w:r>
          </w:p>
        </w:tc>
        <w:tc>
          <w:tcPr>
            <w:tcW w:w="1276" w:type="dxa"/>
          </w:tcPr>
          <w:p w14:paraId="39EDA73F" w14:textId="20818EAC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8.2</w:t>
            </w:r>
          </w:p>
        </w:tc>
        <w:tc>
          <w:tcPr>
            <w:tcW w:w="1605" w:type="dxa"/>
          </w:tcPr>
          <w:p w14:paraId="6D35EA2F" w14:textId="6347DA43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45.9</w:t>
            </w:r>
          </w:p>
        </w:tc>
      </w:tr>
      <w:tr w:rsidR="00A86F89" w:rsidRPr="00142195" w14:paraId="78CCE092" w14:textId="77777777" w:rsidTr="00703DA0">
        <w:trPr>
          <w:trHeight w:val="359"/>
        </w:trPr>
        <w:tc>
          <w:tcPr>
            <w:tcW w:w="1129" w:type="dxa"/>
          </w:tcPr>
          <w:p w14:paraId="75AB4FBA" w14:textId="2E56CA0D" w:rsidR="00A86F89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wpgt</w:t>
            </w:r>
          </w:p>
        </w:tc>
        <w:tc>
          <w:tcPr>
            <w:tcW w:w="2127" w:type="dxa"/>
          </w:tcPr>
          <w:p w14:paraId="6591EEA8" w14:textId="27B6344A" w:rsidR="00A86F89" w:rsidRPr="00142195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Széllökés</w:t>
            </w:r>
            <w:r w:rsidR="00703DA0">
              <w:rPr>
                <w:lang w:val="en-US"/>
              </w:rPr>
              <w:t xml:space="preserve"> [km/h]</w:t>
            </w:r>
          </w:p>
        </w:tc>
        <w:tc>
          <w:tcPr>
            <w:tcW w:w="992" w:type="dxa"/>
          </w:tcPr>
          <w:p w14:paraId="481E93F9" w14:textId="4A209C59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32.8</w:t>
            </w:r>
          </w:p>
        </w:tc>
        <w:tc>
          <w:tcPr>
            <w:tcW w:w="1134" w:type="dxa"/>
          </w:tcPr>
          <w:p w14:paraId="581F859B" w14:textId="3D7AC818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0.7</w:t>
            </w:r>
          </w:p>
        </w:tc>
        <w:tc>
          <w:tcPr>
            <w:tcW w:w="850" w:type="dxa"/>
          </w:tcPr>
          <w:p w14:paraId="4C557675" w14:textId="03983751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3</w:t>
            </w:r>
          </w:p>
        </w:tc>
        <w:tc>
          <w:tcPr>
            <w:tcW w:w="993" w:type="dxa"/>
          </w:tcPr>
          <w:p w14:paraId="05AE369B" w14:textId="65D31AF8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25.9</w:t>
            </w:r>
          </w:p>
        </w:tc>
        <w:tc>
          <w:tcPr>
            <w:tcW w:w="992" w:type="dxa"/>
          </w:tcPr>
          <w:p w14:paraId="07719275" w14:textId="2720A6E9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31.5</w:t>
            </w:r>
          </w:p>
        </w:tc>
        <w:tc>
          <w:tcPr>
            <w:tcW w:w="1276" w:type="dxa"/>
          </w:tcPr>
          <w:p w14:paraId="2B0C442F" w14:textId="43C19864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38.9</w:t>
            </w:r>
          </w:p>
        </w:tc>
        <w:tc>
          <w:tcPr>
            <w:tcW w:w="1605" w:type="dxa"/>
          </w:tcPr>
          <w:p w14:paraId="10A082F6" w14:textId="0C8E5552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98.2</w:t>
            </w:r>
          </w:p>
        </w:tc>
      </w:tr>
      <w:tr w:rsidR="00A86F89" w:rsidRPr="00142195" w14:paraId="069989F8" w14:textId="77777777" w:rsidTr="00703DA0">
        <w:trPr>
          <w:trHeight w:val="359"/>
        </w:trPr>
        <w:tc>
          <w:tcPr>
            <w:tcW w:w="1129" w:type="dxa"/>
          </w:tcPr>
          <w:p w14:paraId="6B8AB98D" w14:textId="52ECF901" w:rsidR="00A86F89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pressure</w:t>
            </w:r>
          </w:p>
        </w:tc>
        <w:tc>
          <w:tcPr>
            <w:tcW w:w="2127" w:type="dxa"/>
          </w:tcPr>
          <w:p w14:paraId="43FD36E1" w14:textId="4A3997DD" w:rsidR="00A86F89" w:rsidRDefault="00A86F89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Légnyomás</w:t>
            </w:r>
            <w:r w:rsidR="00703DA0">
              <w:rPr>
                <w:lang w:val="en-US"/>
              </w:rPr>
              <w:t xml:space="preserve"> [Pa]</w:t>
            </w:r>
          </w:p>
        </w:tc>
        <w:tc>
          <w:tcPr>
            <w:tcW w:w="992" w:type="dxa"/>
          </w:tcPr>
          <w:p w14:paraId="642F3BDD" w14:textId="7724EB97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015</w:t>
            </w:r>
          </w:p>
        </w:tc>
        <w:tc>
          <w:tcPr>
            <w:tcW w:w="1134" w:type="dxa"/>
          </w:tcPr>
          <w:p w14:paraId="03187D3B" w14:textId="6C038826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0.4</w:t>
            </w:r>
          </w:p>
        </w:tc>
        <w:tc>
          <w:tcPr>
            <w:tcW w:w="850" w:type="dxa"/>
          </w:tcPr>
          <w:p w14:paraId="5D890225" w14:textId="4FBC4F9D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974.4</w:t>
            </w:r>
          </w:p>
        </w:tc>
        <w:tc>
          <w:tcPr>
            <w:tcW w:w="993" w:type="dxa"/>
          </w:tcPr>
          <w:p w14:paraId="6C242ABF" w14:textId="5B8DC59E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009.7</w:t>
            </w:r>
          </w:p>
        </w:tc>
        <w:tc>
          <w:tcPr>
            <w:tcW w:w="992" w:type="dxa"/>
          </w:tcPr>
          <w:p w14:paraId="4288C20B" w14:textId="04DA4AA6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016.9</w:t>
            </w:r>
          </w:p>
        </w:tc>
        <w:tc>
          <w:tcPr>
            <w:tcW w:w="1276" w:type="dxa"/>
          </w:tcPr>
          <w:p w14:paraId="13890620" w14:textId="697C73AE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022.8</w:t>
            </w:r>
          </w:p>
        </w:tc>
        <w:tc>
          <w:tcPr>
            <w:tcW w:w="1605" w:type="dxa"/>
          </w:tcPr>
          <w:p w14:paraId="0ABCC335" w14:textId="01D2B38B" w:rsidR="00A86F89" w:rsidRPr="00142195" w:rsidRDefault="00703DA0" w:rsidP="00BA346B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1047.3</w:t>
            </w:r>
          </w:p>
        </w:tc>
      </w:tr>
    </w:tbl>
    <w:p w14:paraId="3D54AF50" w14:textId="77777777" w:rsidR="00A86F89" w:rsidRDefault="00A86F89" w:rsidP="00A86F89">
      <w:pPr>
        <w:pStyle w:val="MainText"/>
        <w:rPr>
          <w:lang w:val="en-US"/>
        </w:rPr>
      </w:pPr>
    </w:p>
    <w:p w14:paraId="74D671EA" w14:textId="77777777" w:rsidR="00A86F89" w:rsidRDefault="00A86F89" w:rsidP="00A86F89">
      <w:pPr>
        <w:pStyle w:val="MainText"/>
        <w:rPr>
          <w:lang w:val="en-US"/>
        </w:rPr>
      </w:pPr>
      <w:r>
        <w:rPr>
          <w:lang w:val="en-US"/>
        </w:rPr>
        <w:t>Kategórikus változók:</w:t>
      </w:r>
    </w:p>
    <w:p w14:paraId="1E19E4AA" w14:textId="69698D4F" w:rsidR="00A86F89" w:rsidRDefault="00703DA0" w:rsidP="00A86F89">
      <w:pPr>
        <w:pStyle w:val="MainText"/>
        <w:rPr>
          <w:lang w:val="en-US"/>
        </w:rPr>
      </w:pPr>
      <w:r>
        <w:rPr>
          <w:lang w:val="en-US"/>
        </w:rPr>
        <w:t>Maga a hó egy kategórikus változónak is tekinthető a (0,10,20) értékkészlettel.</w:t>
      </w:r>
    </w:p>
    <w:p w14:paraId="195DA3B7" w14:textId="77777777" w:rsidR="00AC754F" w:rsidRDefault="00AC754F" w:rsidP="001B4B87">
      <w:pPr>
        <w:pStyle w:val="MainText"/>
        <w:rPr>
          <w:lang w:val="en-US"/>
        </w:rPr>
      </w:pPr>
    </w:p>
    <w:p w14:paraId="5B2CC081" w14:textId="56E633C3" w:rsidR="00872888" w:rsidRDefault="00872888" w:rsidP="00983C88">
      <w:pPr>
        <w:pStyle w:val="Cmsor1"/>
      </w:pPr>
      <w:r>
        <w:t>Kérdések/célok</w:t>
      </w:r>
    </w:p>
    <w:p w14:paraId="5C4A7901" w14:textId="2113FC0B" w:rsidR="00983C88" w:rsidRDefault="00E075EB" w:rsidP="001B4B87">
      <w:pPr>
        <w:pStyle w:val="MainText"/>
        <w:rPr>
          <w:lang w:val="en-US"/>
        </w:rPr>
      </w:pPr>
      <w:r>
        <w:rPr>
          <w:lang w:val="en-US"/>
        </w:rPr>
        <w:t>Megfigyelhető-e összefüggés különböző időjárási körülmények, és a biciklik bérlésének gyakorisága között?</w:t>
      </w:r>
    </w:p>
    <w:p w14:paraId="4D500A2C" w14:textId="67769F8F" w:rsidR="00E075EB" w:rsidRDefault="00E075EB" w:rsidP="001B4B87">
      <w:pPr>
        <w:pStyle w:val="MainText"/>
        <w:rPr>
          <w:lang w:val="en-US"/>
        </w:rPr>
      </w:pPr>
      <w:r>
        <w:rPr>
          <w:lang w:val="en-US"/>
        </w:rPr>
        <w:t>Lehet-e összefüggést kimutatni az évszakok változása között?</w:t>
      </w:r>
    </w:p>
    <w:p w14:paraId="4CD40EAF" w14:textId="1688076C" w:rsidR="00AC754F" w:rsidRDefault="00AC754F" w:rsidP="001B4B87">
      <w:pPr>
        <w:pStyle w:val="MainText"/>
        <w:rPr>
          <w:lang w:val="en-US"/>
        </w:rPr>
      </w:pPr>
      <w:r>
        <w:rPr>
          <w:lang w:val="en-US"/>
        </w:rPr>
        <w:t>Milyen trendek figyelhetőek meg globálisan a bérlés változásában?</w:t>
      </w:r>
    </w:p>
    <w:p w14:paraId="7B918203" w14:textId="3E35A4CD" w:rsidR="00AC754F" w:rsidRDefault="00AC754F" w:rsidP="001B4B87">
      <w:pPr>
        <w:pStyle w:val="MainText"/>
        <w:rPr>
          <w:lang w:val="en-US"/>
        </w:rPr>
      </w:pPr>
      <w:r>
        <w:rPr>
          <w:lang w:val="en-US"/>
        </w:rPr>
        <w:t>Milyen trendek figyelhetőek meg egy/két kiválasztott állomás bérléseiben?</w:t>
      </w:r>
    </w:p>
    <w:p w14:paraId="66A5E569" w14:textId="2B0026FD" w:rsidR="00E075EB" w:rsidRDefault="00E075EB" w:rsidP="001B4B87">
      <w:pPr>
        <w:pStyle w:val="MainText"/>
        <w:rPr>
          <w:lang w:val="en-US"/>
        </w:rPr>
      </w:pPr>
      <w:r>
        <w:rPr>
          <w:lang w:val="en-US"/>
        </w:rPr>
        <w:t>A kiemelkedően jó időjárási körülmények között szignfikkánsan többen bicikliznek-e?</w:t>
      </w:r>
    </w:p>
    <w:p w14:paraId="3FE47B92" w14:textId="6AB9C7AB" w:rsidR="00AC754F" w:rsidRDefault="00AC754F" w:rsidP="001B4B87">
      <w:pPr>
        <w:pStyle w:val="MainText"/>
        <w:rPr>
          <w:lang w:val="en-US"/>
        </w:rPr>
      </w:pPr>
      <w:r>
        <w:rPr>
          <w:lang w:val="en-US"/>
        </w:rPr>
        <w:t>Milyen felhasználói csoportok azonosíthatóak a bérlések alapján?</w:t>
      </w:r>
    </w:p>
    <w:p w14:paraId="742DEE18" w14:textId="7C46C137" w:rsidR="00AC754F" w:rsidRDefault="00AC754F" w:rsidP="001B4B87">
      <w:pPr>
        <w:pStyle w:val="MainText"/>
        <w:rPr>
          <w:lang w:val="en-US"/>
        </w:rPr>
      </w:pPr>
      <w:r>
        <w:rPr>
          <w:lang w:val="en-US"/>
        </w:rPr>
        <w:t>(Extra: kimutatható-e amortizáció, biciklik állapota az adatok alapján?)</w:t>
      </w:r>
    </w:p>
    <w:p w14:paraId="416F4F58" w14:textId="6643C041" w:rsidR="00001D62" w:rsidRDefault="00001D62" w:rsidP="001B4B87">
      <w:pPr>
        <w:pStyle w:val="MainText"/>
        <w:rPr>
          <w:lang w:val="en-US"/>
        </w:rPr>
      </w:pPr>
    </w:p>
    <w:p w14:paraId="50335CEC" w14:textId="77777777" w:rsidR="00001D62" w:rsidRDefault="00001D62" w:rsidP="001B4B87">
      <w:pPr>
        <w:pStyle w:val="MainText"/>
        <w:rPr>
          <w:lang w:val="en-US"/>
        </w:rPr>
      </w:pPr>
    </w:p>
    <w:p w14:paraId="5D78123C" w14:textId="1589C1A1" w:rsidR="00983C88" w:rsidRDefault="00983C88" w:rsidP="00983C88">
      <w:pPr>
        <w:pStyle w:val="Cmsor1"/>
      </w:pPr>
      <w:r>
        <w:lastRenderedPageBreak/>
        <w:t>Vizualizáció jellege, technológiája</w:t>
      </w:r>
    </w:p>
    <w:p w14:paraId="60D5ED4A" w14:textId="4A96A0A4" w:rsidR="00983C88" w:rsidRDefault="00E075EB" w:rsidP="00983C88">
      <w:pPr>
        <w:pStyle w:val="MainText"/>
        <w:rPr>
          <w:lang w:val="en-US"/>
        </w:rPr>
      </w:pPr>
      <w:r>
        <w:rPr>
          <w:lang w:val="en-US"/>
        </w:rPr>
        <w:t>A cél egy riport készítése, ami meghatározza, hogy a biciklik kölcsönzésében melyek a meghatározó faktorok, ami alapján például a biciklik ahsználtságára következtetni érdemes.</w:t>
      </w:r>
    </w:p>
    <w:p w14:paraId="4C09F1D1" w14:textId="007640A9" w:rsidR="002968B6" w:rsidRDefault="00E075EB" w:rsidP="0097110D">
      <w:pPr>
        <w:pStyle w:val="MainText"/>
        <w:rPr>
          <w:lang w:val="en-US"/>
        </w:rPr>
      </w:pPr>
      <w:r>
        <w:rPr>
          <w:lang w:val="en-US"/>
        </w:rPr>
        <w:t xml:space="preserve">Ehhez egy </w:t>
      </w:r>
      <w:r w:rsidR="00F934E1">
        <w:rPr>
          <w:lang w:val="en-US"/>
        </w:rPr>
        <w:t>jupyter notebookot szeretnék használni</w:t>
      </w:r>
      <w:r w:rsidR="0028467A">
        <w:rPr>
          <w:lang w:val="en-US"/>
        </w:rPr>
        <w:t>, Python környezettel</w:t>
      </w:r>
      <w:r w:rsidR="00F934E1">
        <w:rPr>
          <w:lang w:val="en-US"/>
        </w:rPr>
        <w:t xml:space="preserve">, ahol a report ismeretterjesztő jelleggel a </w:t>
      </w:r>
      <w:r w:rsidR="0028467A">
        <w:rPr>
          <w:lang w:val="en-US"/>
        </w:rPr>
        <w:t xml:space="preserve">notebookban elhelyezett Markdown leírások között, a forráskódot is bemutatva szemlélteti a fakrotok jelentőségét. A vizualizációk kialakításához </w:t>
      </w:r>
      <w:r w:rsidR="00717C52">
        <w:rPr>
          <w:lang w:val="en-US"/>
        </w:rPr>
        <w:t>S</w:t>
      </w:r>
      <w:r w:rsidR="007A74AA">
        <w:rPr>
          <w:lang w:val="en-US"/>
        </w:rPr>
        <w:t>eaborn</w:t>
      </w:r>
      <w:r w:rsidR="00717C52">
        <w:rPr>
          <w:lang w:val="en-US"/>
        </w:rPr>
        <w:fldChar w:fldCharType="begin"/>
      </w:r>
      <w:r w:rsidR="00717C52">
        <w:rPr>
          <w:lang w:val="en-US"/>
        </w:rPr>
        <w:instrText xml:space="preserve"> ADDIN ZOTERO_ITEM CSL_CITATION {"citationID":"EhdF3UFc","properties":{"formattedCitation":"[6]","plainCitation":"[6]","noteIndex":0},"citationItems":[{"id":253,"uris":["http://zotero.org/users/6639527/items/LJZXRTA6"],"itemData":{"id":253,"type":"webpage","title":"Overview of seaborn plotting functions — seaborn 0.12.1 documentation","URL":"https://seaborn.pydata.org/tutorial/function_overview.html","accessed":{"date-parts":[["2022",12,7]]}}}],"schema":"https://github.com/citation-style-language/schema/raw/master/csl-citation.json"} </w:instrText>
      </w:r>
      <w:r w:rsidR="00717C52">
        <w:rPr>
          <w:lang w:val="en-US"/>
        </w:rPr>
        <w:fldChar w:fldCharType="separate"/>
      </w:r>
      <w:r w:rsidR="00717C52" w:rsidRPr="00717C52">
        <w:t>[6]</w:t>
      </w:r>
      <w:r w:rsidR="00717C52">
        <w:rPr>
          <w:lang w:val="en-US"/>
        </w:rPr>
        <w:fldChar w:fldCharType="end"/>
      </w:r>
      <w:r w:rsidR="007A74AA">
        <w:rPr>
          <w:lang w:val="en-US"/>
        </w:rPr>
        <w:t>, Plotly</w:t>
      </w:r>
      <w:r w:rsidR="00717C52">
        <w:rPr>
          <w:lang w:val="en-US"/>
        </w:rPr>
        <w:fldChar w:fldCharType="begin"/>
      </w:r>
      <w:r w:rsidR="00717C52">
        <w:rPr>
          <w:lang w:val="en-US"/>
        </w:rPr>
        <w:instrText xml:space="preserve"> ADDIN ZOTERO_ITEM CSL_CITATION {"citationID":"u7nXBqWx","properties":{"formattedCitation":"[7]","plainCitation":"[7]","noteIndex":0},"citationItems":[{"id":254,"uris":["http://zotero.org/users/6639527/items/Q2QVSYLR"],"itemData":{"id":254,"type":"webpage","title":"Plotly Python Graphing Library","URL":"https://plotly.com/python/","accessed":{"date-parts":[["2022",12,7]]}}}],"schema":"https://github.com/citation-style-language/schema/raw/master/csl-citation.json"} </w:instrText>
      </w:r>
      <w:r w:rsidR="00717C52">
        <w:rPr>
          <w:lang w:val="en-US"/>
        </w:rPr>
        <w:fldChar w:fldCharType="separate"/>
      </w:r>
      <w:r w:rsidR="00717C52" w:rsidRPr="00717C52">
        <w:t>[7]</w:t>
      </w:r>
      <w:r w:rsidR="00717C52">
        <w:rPr>
          <w:lang w:val="en-US"/>
        </w:rPr>
        <w:fldChar w:fldCharType="end"/>
      </w:r>
      <w:r w:rsidR="007A74AA">
        <w:rPr>
          <w:lang w:val="en-US"/>
        </w:rPr>
        <w:t xml:space="preserve"> plotokat illetve Prophet</w:t>
      </w:r>
      <w:r w:rsidR="00717C52">
        <w:rPr>
          <w:lang w:val="en-US"/>
        </w:rPr>
        <w:fldChar w:fldCharType="begin"/>
      </w:r>
      <w:r w:rsidR="00717C52">
        <w:rPr>
          <w:lang w:val="en-US"/>
        </w:rPr>
        <w:instrText xml:space="preserve"> ADDIN ZOTERO_ITEM CSL_CITATION {"citationID":"xt6W5t6f","properties":{"formattedCitation":"[8]","plainCitation":"[8]","noteIndex":0},"citationItems":[{"id":255,"uris":["http://zotero.org/users/6639527/items/VKNFCMV8"],"itemData":{"id":255,"type":"webpage","title":"Prophet | Forecasting at scale.","URL":"https://facebook.github.io/prophet/","accessed":{"date-parts":[["2022",12,7]]}}}],"schema":"https://github.com/citation-style-language/schema/raw/master/csl-citation.json"} </w:instrText>
      </w:r>
      <w:r w:rsidR="00717C52">
        <w:rPr>
          <w:lang w:val="en-US"/>
        </w:rPr>
        <w:fldChar w:fldCharType="separate"/>
      </w:r>
      <w:r w:rsidR="00717C52" w:rsidRPr="00717C52">
        <w:t>[8]</w:t>
      </w:r>
      <w:r w:rsidR="00717C52">
        <w:rPr>
          <w:lang w:val="en-US"/>
        </w:rPr>
        <w:fldChar w:fldCharType="end"/>
      </w:r>
      <w:r w:rsidR="0028467A">
        <w:rPr>
          <w:lang w:val="en-US"/>
        </w:rPr>
        <w:t xml:space="preserve"> könyvtárakat szeret</w:t>
      </w:r>
      <w:r w:rsidR="007A74AA">
        <w:rPr>
          <w:lang w:val="en-US"/>
        </w:rPr>
        <w:t>n</w:t>
      </w:r>
      <w:r w:rsidR="0028467A">
        <w:rPr>
          <w:lang w:val="en-US"/>
        </w:rPr>
        <w:t>ém használni.</w:t>
      </w:r>
    </w:p>
    <w:p w14:paraId="2975665F" w14:textId="23F2C295" w:rsidR="00F41FBE" w:rsidRDefault="00F41FBE" w:rsidP="0097110D">
      <w:pPr>
        <w:pStyle w:val="MainText"/>
        <w:rPr>
          <w:lang w:val="en-US"/>
        </w:rPr>
      </w:pPr>
    </w:p>
    <w:p w14:paraId="3875E772" w14:textId="7A6BAADC" w:rsidR="00F41FBE" w:rsidRDefault="00F41FBE" w:rsidP="00F41FBE">
      <w:pPr>
        <w:pStyle w:val="Cmsor1"/>
      </w:pPr>
      <w:r>
        <w:t>Irodalomjgyzék</w:t>
      </w:r>
    </w:p>
    <w:p w14:paraId="24B49264" w14:textId="77777777" w:rsidR="00717C52" w:rsidRPr="00717C52" w:rsidRDefault="00F41FBE" w:rsidP="00717C52">
      <w:pPr>
        <w:pStyle w:val="Irodalomjegyzk"/>
        <w:rPr>
          <w:rFonts w:ascii="Cambria" w:hAnsi="Cambria"/>
          <w:sz w:val="22"/>
        </w:rPr>
      </w:pPr>
      <w:r>
        <w:fldChar w:fldCharType="begin"/>
      </w:r>
      <w:r w:rsidR="00717C52">
        <w:instrText xml:space="preserve"> ADDIN ZOTERO_BIBL {"uncited":[],"omitted":[],"custom":[]} CSL_BIBLIOGRAPHY </w:instrText>
      </w:r>
      <w:r>
        <w:fldChar w:fldCharType="separate"/>
      </w:r>
      <w:r w:rsidR="00717C52" w:rsidRPr="00717C52">
        <w:rPr>
          <w:rFonts w:ascii="Cambria" w:hAnsi="Cambria"/>
          <w:sz w:val="22"/>
        </w:rPr>
        <w:t>[1]</w:t>
      </w:r>
      <w:r w:rsidR="00717C52" w:rsidRPr="00717C52">
        <w:rPr>
          <w:rFonts w:ascii="Cambria" w:hAnsi="Cambria"/>
          <w:sz w:val="22"/>
        </w:rPr>
        <w:tab/>
        <w:t>„cycling.data.tfl.gov.uk”. https://cycling.data.tfl.gov.uk/ (elérés 2022. október 23.).</w:t>
      </w:r>
    </w:p>
    <w:p w14:paraId="3E60C6EB" w14:textId="77777777" w:rsidR="00717C52" w:rsidRPr="00717C52" w:rsidRDefault="00717C52" w:rsidP="00717C52">
      <w:pPr>
        <w:pStyle w:val="Irodalomjegyzk"/>
        <w:rPr>
          <w:rFonts w:ascii="Cambria" w:hAnsi="Cambria"/>
          <w:sz w:val="22"/>
        </w:rPr>
      </w:pPr>
      <w:r w:rsidRPr="00717C52">
        <w:rPr>
          <w:rFonts w:ascii="Cambria" w:hAnsi="Cambria"/>
          <w:sz w:val="22"/>
        </w:rPr>
        <w:t>[2]</w:t>
      </w:r>
      <w:r w:rsidRPr="00717C52">
        <w:rPr>
          <w:rFonts w:ascii="Cambria" w:hAnsi="Cambria"/>
          <w:sz w:val="22"/>
        </w:rPr>
        <w:tab/>
        <w:t>„Formats &amp; Units | Meteostat Developers”. https://dev.meteostat.net/formats.html#meteorological-parameters (elérés 2022. december 7.).</w:t>
      </w:r>
    </w:p>
    <w:p w14:paraId="21BBEEE1" w14:textId="77777777" w:rsidR="00717C52" w:rsidRPr="00717C52" w:rsidRDefault="00717C52" w:rsidP="00717C52">
      <w:pPr>
        <w:pStyle w:val="Irodalomjegyzk"/>
        <w:rPr>
          <w:rFonts w:ascii="Cambria" w:hAnsi="Cambria"/>
          <w:sz w:val="22"/>
        </w:rPr>
      </w:pPr>
      <w:r w:rsidRPr="00717C52">
        <w:rPr>
          <w:rFonts w:ascii="Cambria" w:hAnsi="Cambria"/>
          <w:sz w:val="22"/>
        </w:rPr>
        <w:t>[3]</w:t>
      </w:r>
      <w:r w:rsidRPr="00717C52">
        <w:rPr>
          <w:rFonts w:ascii="Cambria" w:hAnsi="Cambria"/>
          <w:sz w:val="22"/>
        </w:rPr>
        <w:tab/>
        <w:t>„Python Library | Meteostat Developers”. https://dev.meteostat.net/python/#example (elérés 2022. december 7.).</w:t>
      </w:r>
    </w:p>
    <w:p w14:paraId="41C7E87B" w14:textId="77777777" w:rsidR="00717C52" w:rsidRPr="00717C52" w:rsidRDefault="00717C52" w:rsidP="00717C52">
      <w:pPr>
        <w:pStyle w:val="Irodalomjegyzk"/>
        <w:rPr>
          <w:rFonts w:ascii="Cambria" w:hAnsi="Cambria"/>
          <w:sz w:val="22"/>
        </w:rPr>
      </w:pPr>
      <w:r w:rsidRPr="00717C52">
        <w:rPr>
          <w:rFonts w:ascii="Cambria" w:hAnsi="Cambria"/>
          <w:sz w:val="22"/>
        </w:rPr>
        <w:t>[4]</w:t>
      </w:r>
      <w:r w:rsidRPr="00717C52">
        <w:rPr>
          <w:rFonts w:ascii="Cambria" w:hAnsi="Cambria"/>
          <w:sz w:val="22"/>
        </w:rPr>
        <w:tab/>
        <w:t xml:space="preserve">M. Giusti, „ERA5-Land”, </w:t>
      </w:r>
      <w:r w:rsidRPr="00717C52">
        <w:rPr>
          <w:rFonts w:ascii="Cambria" w:hAnsi="Cambria"/>
          <w:i/>
          <w:iCs/>
          <w:sz w:val="22"/>
        </w:rPr>
        <w:t>ECMWF</w:t>
      </w:r>
      <w:r w:rsidRPr="00717C52">
        <w:rPr>
          <w:rFonts w:ascii="Cambria" w:hAnsi="Cambria"/>
          <w:sz w:val="22"/>
        </w:rPr>
        <w:t>, 2020. február 4. https://www.ecmwf.int/en/era5-land (elérés 2022. december 7.).</w:t>
      </w:r>
    </w:p>
    <w:p w14:paraId="2D2EA01C" w14:textId="77777777" w:rsidR="00717C52" w:rsidRPr="00717C52" w:rsidRDefault="00717C52" w:rsidP="00717C52">
      <w:pPr>
        <w:pStyle w:val="Irodalomjegyzk"/>
        <w:rPr>
          <w:rFonts w:ascii="Cambria" w:hAnsi="Cambria"/>
          <w:sz w:val="22"/>
        </w:rPr>
      </w:pPr>
      <w:r w:rsidRPr="00717C52">
        <w:rPr>
          <w:rFonts w:ascii="Cambria" w:hAnsi="Cambria"/>
          <w:sz w:val="22"/>
        </w:rPr>
        <w:t>[5]</w:t>
      </w:r>
      <w:r w:rsidRPr="00717C52">
        <w:rPr>
          <w:rFonts w:ascii="Cambria" w:hAnsi="Cambria"/>
          <w:sz w:val="22"/>
        </w:rPr>
        <w:tab/>
        <w:t>„Creative Commons — Attribution-NonCommercial 4.0 International — CC BY-NC 4.0”. https://creativecommons.org/licenses/by-nc/4.0/legalcode (elérés 2022. december 7.).</w:t>
      </w:r>
    </w:p>
    <w:p w14:paraId="70C11B73" w14:textId="77777777" w:rsidR="00717C52" w:rsidRPr="00717C52" w:rsidRDefault="00717C52" w:rsidP="00717C52">
      <w:pPr>
        <w:pStyle w:val="Irodalomjegyzk"/>
        <w:rPr>
          <w:rFonts w:ascii="Cambria" w:hAnsi="Cambria"/>
          <w:sz w:val="22"/>
        </w:rPr>
      </w:pPr>
      <w:r w:rsidRPr="00717C52">
        <w:rPr>
          <w:rFonts w:ascii="Cambria" w:hAnsi="Cambria"/>
          <w:sz w:val="22"/>
        </w:rPr>
        <w:t>[6]</w:t>
      </w:r>
      <w:r w:rsidRPr="00717C52">
        <w:rPr>
          <w:rFonts w:ascii="Cambria" w:hAnsi="Cambria"/>
          <w:sz w:val="22"/>
        </w:rPr>
        <w:tab/>
        <w:t>„Overview of seaborn plotting functions — seaborn 0.12.1 documentation”. https://seaborn.pydata.org/tutorial/function_overview.html (elérés 2022. december 7.).</w:t>
      </w:r>
    </w:p>
    <w:p w14:paraId="3B46FD58" w14:textId="77777777" w:rsidR="00717C52" w:rsidRPr="00717C52" w:rsidRDefault="00717C52" w:rsidP="00717C52">
      <w:pPr>
        <w:pStyle w:val="Irodalomjegyzk"/>
        <w:rPr>
          <w:rFonts w:ascii="Cambria" w:hAnsi="Cambria"/>
          <w:sz w:val="22"/>
        </w:rPr>
      </w:pPr>
      <w:r w:rsidRPr="00717C52">
        <w:rPr>
          <w:rFonts w:ascii="Cambria" w:hAnsi="Cambria"/>
          <w:sz w:val="22"/>
        </w:rPr>
        <w:t>[7]</w:t>
      </w:r>
      <w:r w:rsidRPr="00717C52">
        <w:rPr>
          <w:rFonts w:ascii="Cambria" w:hAnsi="Cambria"/>
          <w:sz w:val="22"/>
        </w:rPr>
        <w:tab/>
        <w:t>„Plotly Python Graphing Library”. https://plotly.com/python/ (elérés 2022. december 7.).</w:t>
      </w:r>
    </w:p>
    <w:p w14:paraId="2D71E878" w14:textId="77777777" w:rsidR="00717C52" w:rsidRPr="00717C52" w:rsidRDefault="00717C52" w:rsidP="00717C52">
      <w:pPr>
        <w:pStyle w:val="Irodalomjegyzk"/>
        <w:rPr>
          <w:rFonts w:ascii="Cambria" w:hAnsi="Cambria"/>
          <w:sz w:val="22"/>
        </w:rPr>
      </w:pPr>
      <w:r w:rsidRPr="00717C52">
        <w:rPr>
          <w:rFonts w:ascii="Cambria" w:hAnsi="Cambria"/>
          <w:sz w:val="22"/>
        </w:rPr>
        <w:t>[8]</w:t>
      </w:r>
      <w:r w:rsidRPr="00717C52">
        <w:rPr>
          <w:rFonts w:ascii="Cambria" w:hAnsi="Cambria"/>
          <w:sz w:val="22"/>
        </w:rPr>
        <w:tab/>
        <w:t>„Prophet | Forecasting at scale.” https://facebook.github.io/prophet/ (elérés 2022. december 7.).</w:t>
      </w:r>
    </w:p>
    <w:p w14:paraId="0F86C5C7" w14:textId="4C9275A9" w:rsidR="00F41FBE" w:rsidRPr="00F41FBE" w:rsidRDefault="00F41FBE" w:rsidP="00F41FBE">
      <w:pPr>
        <w:pStyle w:val="MainText"/>
        <w:rPr>
          <w:lang w:val="en-US"/>
        </w:rPr>
      </w:pPr>
      <w:r>
        <w:rPr>
          <w:lang w:val="en-US"/>
        </w:rPr>
        <w:fldChar w:fldCharType="end"/>
      </w:r>
    </w:p>
    <w:sectPr w:rsidR="00F41FBE" w:rsidRPr="00F41FBE" w:rsidSect="00C648C7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pgSz w:w="11907" w:h="16839" w:code="9"/>
      <w:pgMar w:top="1134" w:right="1077" w:bottom="1134" w:left="1077" w:header="709" w:footer="709" w:gutter="0"/>
      <w:cols w:space="708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12536B" w14:textId="77777777" w:rsidR="004E0083" w:rsidRDefault="004E0083" w:rsidP="00335358">
      <w:r>
        <w:separator/>
      </w:r>
    </w:p>
  </w:endnote>
  <w:endnote w:type="continuationSeparator" w:id="0">
    <w:p w14:paraId="60531109" w14:textId="77777777" w:rsidR="004E0083" w:rsidRDefault="004E0083" w:rsidP="003353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EE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b/>
      </w:rPr>
      <w:id w:val="9284421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227D0169" w14:textId="77777777" w:rsidR="004F328A" w:rsidRPr="004A67CA" w:rsidRDefault="00335358" w:rsidP="004A67CA">
        <w:pPr>
          <w:pStyle w:val="llb"/>
          <w:pBdr>
            <w:top w:val="single" w:sz="4" w:space="2" w:color="808080"/>
          </w:pBdr>
          <w:rPr>
            <w:b/>
            <w:color w:val="7F7F7F" w:themeColor="background1" w:themeShade="7F"/>
            <w:spacing w:val="60"/>
          </w:rPr>
        </w:pPr>
        <w:r w:rsidRPr="004A67CA">
          <w:rPr>
            <w:b/>
            <w:sz w:val="20"/>
            <w:szCs w:val="20"/>
          </w:rPr>
          <w:fldChar w:fldCharType="begin"/>
        </w:r>
        <w:r w:rsidRPr="004A67CA">
          <w:rPr>
            <w:b/>
            <w:sz w:val="20"/>
            <w:szCs w:val="20"/>
          </w:rPr>
          <w:instrText xml:space="preserve"> PAGE   \* MERGEFORMAT </w:instrText>
        </w:r>
        <w:r w:rsidRPr="004A67CA">
          <w:rPr>
            <w:b/>
            <w:sz w:val="20"/>
            <w:szCs w:val="20"/>
          </w:rPr>
          <w:fldChar w:fldCharType="separate"/>
        </w:r>
        <w:r>
          <w:rPr>
            <w:b/>
            <w:noProof/>
            <w:sz w:val="20"/>
            <w:szCs w:val="20"/>
          </w:rPr>
          <w:t>12</w:t>
        </w:r>
        <w:r w:rsidRPr="004A67CA">
          <w:rPr>
            <w:b/>
            <w:sz w:val="20"/>
            <w:szCs w:val="20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796E8D" w14:textId="77777777" w:rsidR="004F328A" w:rsidRPr="009A13AC" w:rsidRDefault="00000000" w:rsidP="004A67CA">
    <w:pPr>
      <w:pStyle w:val="llb"/>
      <w:pBdr>
        <w:top w:val="single" w:sz="4" w:space="2" w:color="4D4D4D"/>
      </w:pBdr>
      <w:tabs>
        <w:tab w:val="clear" w:pos="4536"/>
        <w:tab w:val="clear" w:pos="9072"/>
        <w:tab w:val="left" w:pos="1730"/>
      </w:tabs>
      <w:jc w:val="right"/>
      <w:rPr>
        <w:b/>
      </w:rPr>
    </w:pPr>
    <w:sdt>
      <w:sdtPr>
        <w:id w:val="9284416"/>
        <w:docPartObj>
          <w:docPartGallery w:val="Page Numbers (Bottom of Page)"/>
          <w:docPartUnique/>
        </w:docPartObj>
      </w:sdtPr>
      <w:sdtEndPr>
        <w:rPr>
          <w:color w:val="7F7F7F" w:themeColor="background1" w:themeShade="7F"/>
          <w:spacing w:val="60"/>
        </w:rPr>
      </w:sdtEndPr>
      <w:sdtContent>
        <w:r w:rsidR="00335358" w:rsidRPr="004A67CA">
          <w:rPr>
            <w:b/>
            <w:sz w:val="20"/>
            <w:szCs w:val="20"/>
          </w:rPr>
          <w:fldChar w:fldCharType="begin"/>
        </w:r>
        <w:r w:rsidR="00335358" w:rsidRPr="004A67CA">
          <w:rPr>
            <w:b/>
            <w:sz w:val="20"/>
            <w:szCs w:val="20"/>
          </w:rPr>
          <w:instrText xml:space="preserve"> PAGE   \* MERGEFORMAT </w:instrText>
        </w:r>
        <w:r w:rsidR="00335358" w:rsidRPr="004A67CA">
          <w:rPr>
            <w:b/>
            <w:sz w:val="20"/>
            <w:szCs w:val="20"/>
          </w:rPr>
          <w:fldChar w:fldCharType="separate"/>
        </w:r>
        <w:r w:rsidR="00A43BA5">
          <w:rPr>
            <w:b/>
            <w:noProof/>
            <w:sz w:val="20"/>
            <w:szCs w:val="20"/>
          </w:rPr>
          <w:t>6</w:t>
        </w:r>
        <w:r w:rsidR="00335358" w:rsidRPr="004A67CA">
          <w:rPr>
            <w:b/>
            <w:sz w:val="20"/>
            <w:szCs w:val="20"/>
          </w:rPr>
          <w:fldChar w:fldCharType="end"/>
        </w:r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A871BC" w14:textId="77777777" w:rsidR="004E0083" w:rsidRDefault="004E0083" w:rsidP="00335358">
      <w:r>
        <w:separator/>
      </w:r>
    </w:p>
  </w:footnote>
  <w:footnote w:type="continuationSeparator" w:id="0">
    <w:p w14:paraId="6DCCF45D" w14:textId="77777777" w:rsidR="004E0083" w:rsidRDefault="004E0083" w:rsidP="0033535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80A173" w14:textId="77777777" w:rsidR="004F328A" w:rsidRPr="00851270" w:rsidRDefault="00000000" w:rsidP="004A67CA">
    <w:pPr>
      <w:pStyle w:val="llb"/>
      <w:pBdr>
        <w:bottom w:val="single" w:sz="4" w:space="3" w:color="808080"/>
      </w:pBdr>
      <w:tabs>
        <w:tab w:val="clear" w:pos="4536"/>
        <w:tab w:val="clear" w:pos="9072"/>
        <w:tab w:val="left" w:pos="1730"/>
      </w:tabs>
      <w:jc w:val="center"/>
      <w:rPr>
        <w:sz w:val="20"/>
        <w:szCs w:val="20"/>
        <w:lang w:val="hu-HU"/>
      </w:rPr>
    </w:pPr>
    <w:sdt>
      <w:sdtPr>
        <w:rPr>
          <w:sz w:val="20"/>
          <w:szCs w:val="20"/>
          <w:lang w:val="hu-HU"/>
        </w:rPr>
        <w:alias w:val="Title"/>
        <w:id w:val="9284437"/>
        <w:showingPlcHdr/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Content>
        <w:r w:rsidR="00335358">
          <w:rPr>
            <w:sz w:val="20"/>
            <w:szCs w:val="20"/>
            <w:lang w:val="hu-HU"/>
          </w:rPr>
          <w:t xml:space="preserve">     </w:t>
        </w:r>
      </w:sdtContent>
    </w:sdt>
    <w:r w:rsidR="00335358" w:rsidRPr="00851270">
      <w:rPr>
        <w:sz w:val="20"/>
        <w:szCs w:val="20"/>
        <w:lang w:val="hu-HU"/>
      </w:rPr>
      <w:t xml:space="preserve"> – mérési útmutató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872383" w14:textId="77777777" w:rsidR="004F328A" w:rsidRPr="00124FA7" w:rsidRDefault="00000000" w:rsidP="004A67CA">
    <w:pPr>
      <w:pStyle w:val="llb"/>
      <w:pBdr>
        <w:bottom w:val="single" w:sz="4" w:space="3" w:color="808080"/>
      </w:pBdr>
      <w:tabs>
        <w:tab w:val="clear" w:pos="4536"/>
        <w:tab w:val="clear" w:pos="9072"/>
        <w:tab w:val="left" w:pos="1730"/>
      </w:tabs>
      <w:jc w:val="center"/>
      <w:rPr>
        <w:sz w:val="20"/>
        <w:szCs w:val="20"/>
        <w:lang w:val="hu-HU"/>
      </w:rPr>
    </w:pPr>
    <w:sdt>
      <w:sdtPr>
        <w:rPr>
          <w:sz w:val="20"/>
          <w:szCs w:val="20"/>
          <w:lang w:val="hu-HU"/>
        </w:rPr>
        <w:alias w:val="Title"/>
        <w:id w:val="9284269"/>
        <w:showingPlcHdr/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Content>
        <w:r w:rsidR="00335358">
          <w:rPr>
            <w:sz w:val="20"/>
            <w:szCs w:val="20"/>
            <w:lang w:val="hu-HU"/>
          </w:rPr>
          <w:t xml:space="preserve">     </w:t>
        </w:r>
      </w:sdtContent>
    </w:sdt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F7304E" w14:textId="77777777" w:rsidR="004F328A" w:rsidRDefault="00335358">
    <w:pPr>
      <w:pStyle w:val="lfej"/>
      <w:jc w:val="center"/>
    </w:pPr>
    <w:r>
      <w:rPr>
        <w:noProof/>
        <w:lang w:val="hu-HU" w:eastAsia="hu-HU"/>
      </w:rPr>
      <w:drawing>
        <wp:inline distT="0" distB="0" distL="0" distR="0" wp14:anchorId="5FE4101C" wp14:editId="4B4AFB1B">
          <wp:extent cx="1932305" cy="543560"/>
          <wp:effectExtent l="0" t="0" r="0" b="8890"/>
          <wp:docPr id="10" name="Picture 3" descr="muegyetem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muegyetem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932305" cy="5435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0F052962" w14:textId="77777777" w:rsidR="004F328A" w:rsidRDefault="00000000">
    <w:pPr>
      <w:pStyle w:val="lfej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A20CC1"/>
    <w:multiLevelType w:val="multilevel"/>
    <w:tmpl w:val="11320CDE"/>
    <w:lvl w:ilvl="0">
      <w:start w:val="1"/>
      <w:numFmt w:val="decimal"/>
      <w:pStyle w:val="Cmsor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Cmsor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Cmsor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Cmsor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Cmsor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Cmsor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Cmsor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Cmsor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Cmsor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0B46343F"/>
    <w:multiLevelType w:val="hybridMultilevel"/>
    <w:tmpl w:val="B216857A"/>
    <w:lvl w:ilvl="0" w:tplc="CB562E0C">
      <w:numFmt w:val="bullet"/>
      <w:lvlText w:val="-"/>
      <w:lvlJc w:val="left"/>
      <w:pPr>
        <w:ind w:left="720" w:hanging="360"/>
      </w:pPr>
      <w:rPr>
        <w:rFonts w:ascii="Cambria" w:eastAsia="Times New Roman" w:hAnsi="Cambria" w:cs="Times New Roman" w:hint="default"/>
      </w:rPr>
    </w:lvl>
    <w:lvl w:ilvl="1" w:tplc="040E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053037"/>
    <w:multiLevelType w:val="hybridMultilevel"/>
    <w:tmpl w:val="EB8E6650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8B17A9B"/>
    <w:multiLevelType w:val="hybridMultilevel"/>
    <w:tmpl w:val="FDA2C4BA"/>
    <w:lvl w:ilvl="0" w:tplc="17FA48E6">
      <w:start w:val="1"/>
      <w:numFmt w:val="decimal"/>
      <w:pStyle w:val="Rerences"/>
      <w:suff w:val="space"/>
      <w:lvlText w:val="[%1]"/>
      <w:lvlJc w:val="left"/>
      <w:pPr>
        <w:ind w:left="717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-3558" w:hanging="360"/>
      </w:pPr>
    </w:lvl>
    <w:lvl w:ilvl="2" w:tplc="040E001B" w:tentative="1">
      <w:start w:val="1"/>
      <w:numFmt w:val="lowerRoman"/>
      <w:lvlText w:val="%3."/>
      <w:lvlJc w:val="right"/>
      <w:pPr>
        <w:ind w:left="-2838" w:hanging="180"/>
      </w:pPr>
    </w:lvl>
    <w:lvl w:ilvl="3" w:tplc="040E000F" w:tentative="1">
      <w:start w:val="1"/>
      <w:numFmt w:val="decimal"/>
      <w:lvlText w:val="%4."/>
      <w:lvlJc w:val="left"/>
      <w:pPr>
        <w:ind w:left="-2118" w:hanging="360"/>
      </w:pPr>
    </w:lvl>
    <w:lvl w:ilvl="4" w:tplc="040E0019" w:tentative="1">
      <w:start w:val="1"/>
      <w:numFmt w:val="lowerLetter"/>
      <w:lvlText w:val="%5."/>
      <w:lvlJc w:val="left"/>
      <w:pPr>
        <w:ind w:left="-1398" w:hanging="360"/>
      </w:pPr>
    </w:lvl>
    <w:lvl w:ilvl="5" w:tplc="040E001B" w:tentative="1">
      <w:start w:val="1"/>
      <w:numFmt w:val="lowerRoman"/>
      <w:lvlText w:val="%6."/>
      <w:lvlJc w:val="right"/>
      <w:pPr>
        <w:ind w:left="-678" w:hanging="180"/>
      </w:pPr>
    </w:lvl>
    <w:lvl w:ilvl="6" w:tplc="040E000F" w:tentative="1">
      <w:start w:val="1"/>
      <w:numFmt w:val="decimal"/>
      <w:lvlText w:val="%7."/>
      <w:lvlJc w:val="left"/>
      <w:pPr>
        <w:ind w:left="42" w:hanging="360"/>
      </w:pPr>
    </w:lvl>
    <w:lvl w:ilvl="7" w:tplc="040E0019" w:tentative="1">
      <w:start w:val="1"/>
      <w:numFmt w:val="lowerLetter"/>
      <w:lvlText w:val="%8."/>
      <w:lvlJc w:val="left"/>
      <w:pPr>
        <w:ind w:left="762" w:hanging="360"/>
      </w:pPr>
    </w:lvl>
    <w:lvl w:ilvl="8" w:tplc="040E001B" w:tentative="1">
      <w:start w:val="1"/>
      <w:numFmt w:val="lowerRoman"/>
      <w:lvlText w:val="%9."/>
      <w:lvlJc w:val="right"/>
      <w:pPr>
        <w:ind w:left="1482" w:hanging="180"/>
      </w:pPr>
    </w:lvl>
  </w:abstractNum>
  <w:abstractNum w:abstractNumId="4" w15:restartNumberingAfterBreak="0">
    <w:nsid w:val="206D22E1"/>
    <w:multiLevelType w:val="multilevel"/>
    <w:tmpl w:val="82BAC036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5" w15:restartNumberingAfterBreak="0">
    <w:nsid w:val="27180023"/>
    <w:multiLevelType w:val="hybridMultilevel"/>
    <w:tmpl w:val="EAC664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824A30"/>
    <w:multiLevelType w:val="multilevel"/>
    <w:tmpl w:val="A17A749C"/>
    <w:numStyleLink w:val="BullettedListNarrow"/>
  </w:abstractNum>
  <w:abstractNum w:abstractNumId="7" w15:restartNumberingAfterBreak="0">
    <w:nsid w:val="28D935DC"/>
    <w:multiLevelType w:val="hybridMultilevel"/>
    <w:tmpl w:val="DA942016"/>
    <w:lvl w:ilvl="0" w:tplc="CB562E0C">
      <w:numFmt w:val="bullet"/>
      <w:lvlText w:val="-"/>
      <w:lvlJc w:val="left"/>
      <w:pPr>
        <w:ind w:left="720" w:hanging="360"/>
      </w:pPr>
      <w:rPr>
        <w:rFonts w:ascii="Cambria" w:eastAsia="Times New Roman" w:hAnsi="Cambria" w:cs="Times New Roman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B6457A0"/>
    <w:multiLevelType w:val="hybridMultilevel"/>
    <w:tmpl w:val="B3D6CE76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CB9644B"/>
    <w:multiLevelType w:val="hybridMultilevel"/>
    <w:tmpl w:val="CFEE80C0"/>
    <w:lvl w:ilvl="0" w:tplc="EB827860">
      <w:start w:val="1"/>
      <w:numFmt w:val="decimal"/>
      <w:pStyle w:val="Kpalrs"/>
      <w:lvlText w:val="%1. ábra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7427C3"/>
    <w:multiLevelType w:val="multilevel"/>
    <w:tmpl w:val="A17A749C"/>
    <w:styleLink w:val="BullettedListNarrow"/>
    <w:lvl w:ilvl="0">
      <w:start w:val="1"/>
      <w:numFmt w:val="bullet"/>
      <w:pStyle w:val="Listaszerbekezds"/>
      <w:lvlText w:val=""/>
      <w:lvlJc w:val="left"/>
      <w:pPr>
        <w:ind w:left="284" w:hanging="284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567" w:hanging="283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851" w:hanging="284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134" w:hanging="283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4DFB49C6"/>
    <w:multiLevelType w:val="hybridMultilevel"/>
    <w:tmpl w:val="D1FC582E"/>
    <w:lvl w:ilvl="0" w:tplc="CB562E0C">
      <w:numFmt w:val="bullet"/>
      <w:lvlText w:val="-"/>
      <w:lvlJc w:val="left"/>
      <w:pPr>
        <w:ind w:left="720" w:hanging="360"/>
      </w:pPr>
      <w:rPr>
        <w:rFonts w:ascii="Cambria" w:eastAsia="Times New Roman" w:hAnsi="Cambria" w:cs="Times New Roman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DCC128D"/>
    <w:multiLevelType w:val="hybridMultilevel"/>
    <w:tmpl w:val="EBCC6F8C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A1448C5"/>
    <w:multiLevelType w:val="hybridMultilevel"/>
    <w:tmpl w:val="097639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BC82825"/>
    <w:multiLevelType w:val="hybridMultilevel"/>
    <w:tmpl w:val="B7F8374A"/>
    <w:lvl w:ilvl="0" w:tplc="CB562E0C">
      <w:numFmt w:val="bullet"/>
      <w:lvlText w:val="-"/>
      <w:lvlJc w:val="left"/>
      <w:pPr>
        <w:ind w:left="720" w:hanging="360"/>
      </w:pPr>
      <w:rPr>
        <w:rFonts w:ascii="Cambria" w:eastAsia="Times New Roman" w:hAnsi="Cambria" w:cs="Times New Roman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17973B1"/>
    <w:multiLevelType w:val="hybridMultilevel"/>
    <w:tmpl w:val="B6D8EBC4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5174FFA"/>
    <w:multiLevelType w:val="hybridMultilevel"/>
    <w:tmpl w:val="022E0292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41270469">
    <w:abstractNumId w:val="10"/>
  </w:num>
  <w:num w:numId="2" w16cid:durableId="1632051039">
    <w:abstractNumId w:val="0"/>
  </w:num>
  <w:num w:numId="3" w16cid:durableId="279919875">
    <w:abstractNumId w:val="6"/>
  </w:num>
  <w:num w:numId="4" w16cid:durableId="116920931">
    <w:abstractNumId w:val="7"/>
  </w:num>
  <w:num w:numId="5" w16cid:durableId="58292185">
    <w:abstractNumId w:val="1"/>
  </w:num>
  <w:num w:numId="6" w16cid:durableId="2125299110">
    <w:abstractNumId w:val="11"/>
  </w:num>
  <w:num w:numId="7" w16cid:durableId="1794668216">
    <w:abstractNumId w:val="12"/>
  </w:num>
  <w:num w:numId="8" w16cid:durableId="1960992972">
    <w:abstractNumId w:val="9"/>
  </w:num>
  <w:num w:numId="9" w16cid:durableId="2123761170">
    <w:abstractNumId w:val="2"/>
  </w:num>
  <w:num w:numId="10" w16cid:durableId="1400595357">
    <w:abstractNumId w:val="14"/>
  </w:num>
  <w:num w:numId="11" w16cid:durableId="926574521">
    <w:abstractNumId w:val="4"/>
  </w:num>
  <w:num w:numId="12" w16cid:durableId="1513449730">
    <w:abstractNumId w:val="16"/>
  </w:num>
  <w:num w:numId="13" w16cid:durableId="529487563">
    <w:abstractNumId w:val="8"/>
  </w:num>
  <w:num w:numId="14" w16cid:durableId="618874325">
    <w:abstractNumId w:val="3"/>
  </w:num>
  <w:num w:numId="15" w16cid:durableId="855849182">
    <w:abstractNumId w:val="3"/>
  </w:num>
  <w:num w:numId="16" w16cid:durableId="237794038">
    <w:abstractNumId w:val="3"/>
  </w:num>
  <w:num w:numId="17" w16cid:durableId="1696732421">
    <w:abstractNumId w:val="5"/>
  </w:num>
  <w:num w:numId="18" w16cid:durableId="1362239400">
    <w:abstractNumId w:val="13"/>
  </w:num>
  <w:num w:numId="19" w16cid:durableId="1666205703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86121"/>
    <w:rsid w:val="00001D62"/>
    <w:rsid w:val="000022DC"/>
    <w:rsid w:val="00005422"/>
    <w:rsid w:val="000163F9"/>
    <w:rsid w:val="000210F4"/>
    <w:rsid w:val="00023636"/>
    <w:rsid w:val="00025E61"/>
    <w:rsid w:val="000324F7"/>
    <w:rsid w:val="000351B6"/>
    <w:rsid w:val="00040A88"/>
    <w:rsid w:val="00045627"/>
    <w:rsid w:val="000474B6"/>
    <w:rsid w:val="0005233A"/>
    <w:rsid w:val="00052407"/>
    <w:rsid w:val="00060492"/>
    <w:rsid w:val="00076001"/>
    <w:rsid w:val="0008422B"/>
    <w:rsid w:val="000923D0"/>
    <w:rsid w:val="000930AE"/>
    <w:rsid w:val="00095B94"/>
    <w:rsid w:val="00097C3B"/>
    <w:rsid w:val="000B0C1E"/>
    <w:rsid w:val="000C35C9"/>
    <w:rsid w:val="000C76E7"/>
    <w:rsid w:val="000D19F9"/>
    <w:rsid w:val="000D7097"/>
    <w:rsid w:val="000E03B5"/>
    <w:rsid w:val="000E28EE"/>
    <w:rsid w:val="000E7DC0"/>
    <w:rsid w:val="000F30DF"/>
    <w:rsid w:val="000F4246"/>
    <w:rsid w:val="001010E6"/>
    <w:rsid w:val="00106A8B"/>
    <w:rsid w:val="0011072B"/>
    <w:rsid w:val="00121BE9"/>
    <w:rsid w:val="001256EF"/>
    <w:rsid w:val="00136774"/>
    <w:rsid w:val="00142195"/>
    <w:rsid w:val="00154B2F"/>
    <w:rsid w:val="0016246F"/>
    <w:rsid w:val="00164FD0"/>
    <w:rsid w:val="00167D7B"/>
    <w:rsid w:val="001845A1"/>
    <w:rsid w:val="001913A0"/>
    <w:rsid w:val="00192452"/>
    <w:rsid w:val="001A305D"/>
    <w:rsid w:val="001B4B87"/>
    <w:rsid w:val="001C0702"/>
    <w:rsid w:val="001D0CE9"/>
    <w:rsid w:val="001D5411"/>
    <w:rsid w:val="001E2213"/>
    <w:rsid w:val="001F2BFB"/>
    <w:rsid w:val="00206828"/>
    <w:rsid w:val="0021071F"/>
    <w:rsid w:val="002339F8"/>
    <w:rsid w:val="002420B4"/>
    <w:rsid w:val="00254719"/>
    <w:rsid w:val="00254EF1"/>
    <w:rsid w:val="00262F2C"/>
    <w:rsid w:val="00267A4B"/>
    <w:rsid w:val="00272AC3"/>
    <w:rsid w:val="00277EAD"/>
    <w:rsid w:val="0028467A"/>
    <w:rsid w:val="00286121"/>
    <w:rsid w:val="00286E1D"/>
    <w:rsid w:val="002906B7"/>
    <w:rsid w:val="002968B6"/>
    <w:rsid w:val="002976BB"/>
    <w:rsid w:val="002A0613"/>
    <w:rsid w:val="002A13D8"/>
    <w:rsid w:val="002A5733"/>
    <w:rsid w:val="002E12C9"/>
    <w:rsid w:val="002F27A7"/>
    <w:rsid w:val="002F76D1"/>
    <w:rsid w:val="003006E6"/>
    <w:rsid w:val="00300DF4"/>
    <w:rsid w:val="00307560"/>
    <w:rsid w:val="00307BA3"/>
    <w:rsid w:val="00312ABB"/>
    <w:rsid w:val="00312C21"/>
    <w:rsid w:val="00315A24"/>
    <w:rsid w:val="00315E0E"/>
    <w:rsid w:val="003316CD"/>
    <w:rsid w:val="00335358"/>
    <w:rsid w:val="003361F3"/>
    <w:rsid w:val="00340DDB"/>
    <w:rsid w:val="00341FFC"/>
    <w:rsid w:val="00371327"/>
    <w:rsid w:val="00382ECD"/>
    <w:rsid w:val="00385C4C"/>
    <w:rsid w:val="00391DC1"/>
    <w:rsid w:val="00394B25"/>
    <w:rsid w:val="003A37B3"/>
    <w:rsid w:val="003D1FE5"/>
    <w:rsid w:val="003F14FE"/>
    <w:rsid w:val="003F37E0"/>
    <w:rsid w:val="003F58D6"/>
    <w:rsid w:val="00401CBD"/>
    <w:rsid w:val="004107F8"/>
    <w:rsid w:val="00420C20"/>
    <w:rsid w:val="0045015D"/>
    <w:rsid w:val="004509F8"/>
    <w:rsid w:val="00457144"/>
    <w:rsid w:val="00461ED1"/>
    <w:rsid w:val="00464B7B"/>
    <w:rsid w:val="0048082D"/>
    <w:rsid w:val="0048394F"/>
    <w:rsid w:val="00487285"/>
    <w:rsid w:val="0049097F"/>
    <w:rsid w:val="00490DF9"/>
    <w:rsid w:val="0049146A"/>
    <w:rsid w:val="00493926"/>
    <w:rsid w:val="004971BA"/>
    <w:rsid w:val="004C29DE"/>
    <w:rsid w:val="004C6034"/>
    <w:rsid w:val="004E0083"/>
    <w:rsid w:val="004E011D"/>
    <w:rsid w:val="004E3E29"/>
    <w:rsid w:val="00522B2D"/>
    <w:rsid w:val="0053086B"/>
    <w:rsid w:val="00533744"/>
    <w:rsid w:val="00536DAC"/>
    <w:rsid w:val="00541D82"/>
    <w:rsid w:val="00544B71"/>
    <w:rsid w:val="005538BE"/>
    <w:rsid w:val="0055760F"/>
    <w:rsid w:val="005625F1"/>
    <w:rsid w:val="0058293D"/>
    <w:rsid w:val="005A151F"/>
    <w:rsid w:val="005B57E4"/>
    <w:rsid w:val="005C1BBD"/>
    <w:rsid w:val="005D3DE1"/>
    <w:rsid w:val="005D5F6E"/>
    <w:rsid w:val="005E4979"/>
    <w:rsid w:val="005E56EA"/>
    <w:rsid w:val="00601315"/>
    <w:rsid w:val="00602741"/>
    <w:rsid w:val="00606105"/>
    <w:rsid w:val="00611718"/>
    <w:rsid w:val="00614EF7"/>
    <w:rsid w:val="006158C0"/>
    <w:rsid w:val="00616912"/>
    <w:rsid w:val="00635E4B"/>
    <w:rsid w:val="006462F6"/>
    <w:rsid w:val="00650188"/>
    <w:rsid w:val="0065511D"/>
    <w:rsid w:val="00655DF8"/>
    <w:rsid w:val="00663A72"/>
    <w:rsid w:val="0067661F"/>
    <w:rsid w:val="006766AB"/>
    <w:rsid w:val="006928B5"/>
    <w:rsid w:val="006958FE"/>
    <w:rsid w:val="006A12EC"/>
    <w:rsid w:val="006A3470"/>
    <w:rsid w:val="006B1AD0"/>
    <w:rsid w:val="006C2B43"/>
    <w:rsid w:val="006C3396"/>
    <w:rsid w:val="006D1097"/>
    <w:rsid w:val="006D1452"/>
    <w:rsid w:val="006D5B83"/>
    <w:rsid w:val="006F49E6"/>
    <w:rsid w:val="00703DA0"/>
    <w:rsid w:val="00704D0D"/>
    <w:rsid w:val="007152C5"/>
    <w:rsid w:val="00717C52"/>
    <w:rsid w:val="007252B5"/>
    <w:rsid w:val="007366A6"/>
    <w:rsid w:val="00740FE7"/>
    <w:rsid w:val="00753287"/>
    <w:rsid w:val="00783525"/>
    <w:rsid w:val="007842F8"/>
    <w:rsid w:val="007851F9"/>
    <w:rsid w:val="00790F64"/>
    <w:rsid w:val="007A58CF"/>
    <w:rsid w:val="007A74AA"/>
    <w:rsid w:val="007B4EDD"/>
    <w:rsid w:val="007B5395"/>
    <w:rsid w:val="007D16A0"/>
    <w:rsid w:val="007E65C7"/>
    <w:rsid w:val="007F2515"/>
    <w:rsid w:val="00800119"/>
    <w:rsid w:val="00826D08"/>
    <w:rsid w:val="00831824"/>
    <w:rsid w:val="00836273"/>
    <w:rsid w:val="00845F69"/>
    <w:rsid w:val="0085049A"/>
    <w:rsid w:val="00850D7A"/>
    <w:rsid w:val="00857819"/>
    <w:rsid w:val="00861D2C"/>
    <w:rsid w:val="00870CE8"/>
    <w:rsid w:val="00872888"/>
    <w:rsid w:val="00873111"/>
    <w:rsid w:val="00881DC3"/>
    <w:rsid w:val="008827D7"/>
    <w:rsid w:val="00890931"/>
    <w:rsid w:val="008A15F9"/>
    <w:rsid w:val="008D1751"/>
    <w:rsid w:val="008D5B5F"/>
    <w:rsid w:val="008D638F"/>
    <w:rsid w:val="008E4EC0"/>
    <w:rsid w:val="008E68A8"/>
    <w:rsid w:val="008E7320"/>
    <w:rsid w:val="008E7AB9"/>
    <w:rsid w:val="009241D0"/>
    <w:rsid w:val="009369D2"/>
    <w:rsid w:val="00936BF5"/>
    <w:rsid w:val="00946A3D"/>
    <w:rsid w:val="00947768"/>
    <w:rsid w:val="0095052F"/>
    <w:rsid w:val="00955B22"/>
    <w:rsid w:val="0096456E"/>
    <w:rsid w:val="0096752E"/>
    <w:rsid w:val="0097110D"/>
    <w:rsid w:val="00976D48"/>
    <w:rsid w:val="009818EA"/>
    <w:rsid w:val="00983C88"/>
    <w:rsid w:val="00986727"/>
    <w:rsid w:val="00992A59"/>
    <w:rsid w:val="00992D8A"/>
    <w:rsid w:val="0099380F"/>
    <w:rsid w:val="00996F83"/>
    <w:rsid w:val="009A2AF0"/>
    <w:rsid w:val="009C78BC"/>
    <w:rsid w:val="009E1C40"/>
    <w:rsid w:val="009E34B5"/>
    <w:rsid w:val="009E6338"/>
    <w:rsid w:val="009F0A15"/>
    <w:rsid w:val="009F0D4B"/>
    <w:rsid w:val="009F24F7"/>
    <w:rsid w:val="009F7311"/>
    <w:rsid w:val="009F74B0"/>
    <w:rsid w:val="00A13BDB"/>
    <w:rsid w:val="00A1508D"/>
    <w:rsid w:val="00A16480"/>
    <w:rsid w:val="00A17EC6"/>
    <w:rsid w:val="00A17F65"/>
    <w:rsid w:val="00A21E4A"/>
    <w:rsid w:val="00A24AC9"/>
    <w:rsid w:val="00A27153"/>
    <w:rsid w:val="00A27F9B"/>
    <w:rsid w:val="00A43958"/>
    <w:rsid w:val="00A43BA5"/>
    <w:rsid w:val="00A47FC3"/>
    <w:rsid w:val="00A640E0"/>
    <w:rsid w:val="00A64C45"/>
    <w:rsid w:val="00A71D11"/>
    <w:rsid w:val="00A775AB"/>
    <w:rsid w:val="00A86F89"/>
    <w:rsid w:val="00A960F2"/>
    <w:rsid w:val="00AA4AA7"/>
    <w:rsid w:val="00AA5B0D"/>
    <w:rsid w:val="00AA66CB"/>
    <w:rsid w:val="00AA6F21"/>
    <w:rsid w:val="00AB021E"/>
    <w:rsid w:val="00AC3B52"/>
    <w:rsid w:val="00AC4465"/>
    <w:rsid w:val="00AC5D94"/>
    <w:rsid w:val="00AC754F"/>
    <w:rsid w:val="00AD4F8E"/>
    <w:rsid w:val="00AE1FAD"/>
    <w:rsid w:val="00AE294D"/>
    <w:rsid w:val="00AE39BD"/>
    <w:rsid w:val="00AF08A7"/>
    <w:rsid w:val="00B00EDA"/>
    <w:rsid w:val="00B01115"/>
    <w:rsid w:val="00B017D1"/>
    <w:rsid w:val="00B02012"/>
    <w:rsid w:val="00B021A8"/>
    <w:rsid w:val="00B04C3A"/>
    <w:rsid w:val="00B36750"/>
    <w:rsid w:val="00B442A9"/>
    <w:rsid w:val="00B47A38"/>
    <w:rsid w:val="00B5381F"/>
    <w:rsid w:val="00B62BC7"/>
    <w:rsid w:val="00B74011"/>
    <w:rsid w:val="00B752BE"/>
    <w:rsid w:val="00B7746D"/>
    <w:rsid w:val="00B774EE"/>
    <w:rsid w:val="00B80218"/>
    <w:rsid w:val="00B84EB6"/>
    <w:rsid w:val="00B872B6"/>
    <w:rsid w:val="00B94D1A"/>
    <w:rsid w:val="00BA3EC1"/>
    <w:rsid w:val="00BB32FF"/>
    <w:rsid w:val="00BC30EB"/>
    <w:rsid w:val="00BE2815"/>
    <w:rsid w:val="00BE59A5"/>
    <w:rsid w:val="00BF02E1"/>
    <w:rsid w:val="00BF22AE"/>
    <w:rsid w:val="00BF3EF3"/>
    <w:rsid w:val="00BF402B"/>
    <w:rsid w:val="00C03DB8"/>
    <w:rsid w:val="00C123E8"/>
    <w:rsid w:val="00C13F6B"/>
    <w:rsid w:val="00C37D77"/>
    <w:rsid w:val="00C51F4B"/>
    <w:rsid w:val="00C61DEC"/>
    <w:rsid w:val="00C61FDE"/>
    <w:rsid w:val="00C710C1"/>
    <w:rsid w:val="00C71AF1"/>
    <w:rsid w:val="00C7661D"/>
    <w:rsid w:val="00C85F8E"/>
    <w:rsid w:val="00C91161"/>
    <w:rsid w:val="00C916D2"/>
    <w:rsid w:val="00C96877"/>
    <w:rsid w:val="00CC2709"/>
    <w:rsid w:val="00CC2FA7"/>
    <w:rsid w:val="00CC3F32"/>
    <w:rsid w:val="00CD1D74"/>
    <w:rsid w:val="00CE1151"/>
    <w:rsid w:val="00CE3683"/>
    <w:rsid w:val="00CE719B"/>
    <w:rsid w:val="00CF34BF"/>
    <w:rsid w:val="00D05F7C"/>
    <w:rsid w:val="00D148E8"/>
    <w:rsid w:val="00D14BA5"/>
    <w:rsid w:val="00D2380E"/>
    <w:rsid w:val="00D37B84"/>
    <w:rsid w:val="00D4513B"/>
    <w:rsid w:val="00D47075"/>
    <w:rsid w:val="00D4738A"/>
    <w:rsid w:val="00D5240F"/>
    <w:rsid w:val="00D63D73"/>
    <w:rsid w:val="00D7296F"/>
    <w:rsid w:val="00D9064C"/>
    <w:rsid w:val="00D91308"/>
    <w:rsid w:val="00D92867"/>
    <w:rsid w:val="00D941C6"/>
    <w:rsid w:val="00DA18F5"/>
    <w:rsid w:val="00DA2191"/>
    <w:rsid w:val="00DB0F16"/>
    <w:rsid w:val="00DB5BD3"/>
    <w:rsid w:val="00DB7F0C"/>
    <w:rsid w:val="00DD2E45"/>
    <w:rsid w:val="00DD614B"/>
    <w:rsid w:val="00DE03A3"/>
    <w:rsid w:val="00DE1E47"/>
    <w:rsid w:val="00DE5F68"/>
    <w:rsid w:val="00DF2541"/>
    <w:rsid w:val="00DF5B1A"/>
    <w:rsid w:val="00E05855"/>
    <w:rsid w:val="00E075EB"/>
    <w:rsid w:val="00E101CC"/>
    <w:rsid w:val="00E11312"/>
    <w:rsid w:val="00E22349"/>
    <w:rsid w:val="00E30BF4"/>
    <w:rsid w:val="00E437F0"/>
    <w:rsid w:val="00E54E03"/>
    <w:rsid w:val="00E6226E"/>
    <w:rsid w:val="00E65116"/>
    <w:rsid w:val="00E9732E"/>
    <w:rsid w:val="00EA383C"/>
    <w:rsid w:val="00EA4B06"/>
    <w:rsid w:val="00EB1D66"/>
    <w:rsid w:val="00EB229F"/>
    <w:rsid w:val="00ED0E29"/>
    <w:rsid w:val="00ED606C"/>
    <w:rsid w:val="00EE4058"/>
    <w:rsid w:val="00EE6031"/>
    <w:rsid w:val="00EF46D0"/>
    <w:rsid w:val="00F037FF"/>
    <w:rsid w:val="00F258C4"/>
    <w:rsid w:val="00F2718D"/>
    <w:rsid w:val="00F3052C"/>
    <w:rsid w:val="00F31202"/>
    <w:rsid w:val="00F4055C"/>
    <w:rsid w:val="00F41FBE"/>
    <w:rsid w:val="00F473B7"/>
    <w:rsid w:val="00F75EA2"/>
    <w:rsid w:val="00F855C8"/>
    <w:rsid w:val="00F90407"/>
    <w:rsid w:val="00F934E1"/>
    <w:rsid w:val="00F95EB7"/>
    <w:rsid w:val="00F9727B"/>
    <w:rsid w:val="00FA14FC"/>
    <w:rsid w:val="00FB051C"/>
    <w:rsid w:val="00FB0834"/>
    <w:rsid w:val="00FB49F1"/>
    <w:rsid w:val="00FB6A2A"/>
    <w:rsid w:val="00FB7C33"/>
    <w:rsid w:val="00FC37E1"/>
    <w:rsid w:val="00FD663F"/>
    <w:rsid w:val="00FE5416"/>
    <w:rsid w:val="00FE6FD4"/>
    <w:rsid w:val="00FE72CA"/>
    <w:rsid w:val="63E0CC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F89066"/>
  <w15:chartTrackingRefBased/>
  <w15:docId w15:val="{F1E5FB48-886A-4DB3-A16A-8495D5627B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hu-H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uiPriority w:val="99"/>
    <w:rsid w:val="00335358"/>
    <w:pPr>
      <w:spacing w:after="0" w:line="240" w:lineRule="auto"/>
    </w:pPr>
    <w:rPr>
      <w:rFonts w:ascii="Calibri" w:eastAsia="Times New Roman" w:hAnsi="Calibri" w:cs="Times New Roman"/>
      <w:sz w:val="24"/>
      <w:szCs w:val="24"/>
      <w:lang w:val="en-US" w:eastAsia="da-DK"/>
    </w:rPr>
  </w:style>
  <w:style w:type="paragraph" w:styleId="Cmsor1">
    <w:name w:val="heading 1"/>
    <w:basedOn w:val="Norml"/>
    <w:next w:val="MainText"/>
    <w:link w:val="Cmsor1Char"/>
    <w:uiPriority w:val="9"/>
    <w:qFormat/>
    <w:rsid w:val="00335358"/>
    <w:pPr>
      <w:keepNext/>
      <w:numPr>
        <w:numId w:val="2"/>
      </w:numPr>
      <w:spacing w:before="480" w:after="240"/>
      <w:outlineLvl w:val="0"/>
    </w:pPr>
    <w:rPr>
      <w:rFonts w:asciiTheme="majorHAnsi" w:hAnsiTheme="majorHAnsi" w:cs="Arial"/>
      <w:b/>
      <w:bCs/>
      <w:kern w:val="32"/>
      <w:sz w:val="28"/>
      <w:szCs w:val="32"/>
    </w:rPr>
  </w:style>
  <w:style w:type="paragraph" w:styleId="Cmsor2">
    <w:name w:val="heading 2"/>
    <w:basedOn w:val="MainText"/>
    <w:next w:val="MainText"/>
    <w:link w:val="Cmsor2Char"/>
    <w:uiPriority w:val="9"/>
    <w:qFormat/>
    <w:rsid w:val="00335358"/>
    <w:pPr>
      <w:keepNext/>
      <w:numPr>
        <w:ilvl w:val="1"/>
        <w:numId w:val="2"/>
      </w:numPr>
      <w:spacing w:before="360" w:after="180"/>
      <w:outlineLvl w:val="1"/>
    </w:pPr>
    <w:rPr>
      <w:rFonts w:asciiTheme="majorHAnsi" w:hAnsiTheme="majorHAnsi" w:cs="Arial"/>
      <w:b/>
      <w:bCs/>
      <w:iCs/>
      <w:sz w:val="26"/>
      <w:szCs w:val="28"/>
    </w:rPr>
  </w:style>
  <w:style w:type="paragraph" w:styleId="Cmsor3">
    <w:name w:val="heading 3"/>
    <w:basedOn w:val="MainText"/>
    <w:next w:val="MainText"/>
    <w:link w:val="Cmsor3Char"/>
    <w:uiPriority w:val="9"/>
    <w:qFormat/>
    <w:rsid w:val="00335358"/>
    <w:pPr>
      <w:keepNext/>
      <w:numPr>
        <w:ilvl w:val="2"/>
        <w:numId w:val="2"/>
      </w:numPr>
      <w:spacing w:before="240"/>
      <w:outlineLvl w:val="2"/>
    </w:pPr>
    <w:rPr>
      <w:rFonts w:asciiTheme="majorHAnsi" w:hAnsiTheme="majorHAnsi" w:cs="Arial"/>
      <w:b/>
      <w:bCs/>
      <w:sz w:val="24"/>
      <w:szCs w:val="26"/>
    </w:rPr>
  </w:style>
  <w:style w:type="paragraph" w:styleId="Cmsor4">
    <w:name w:val="heading 4"/>
    <w:basedOn w:val="Norml"/>
    <w:next w:val="MainText"/>
    <w:link w:val="Cmsor4Char"/>
    <w:uiPriority w:val="9"/>
    <w:qFormat/>
    <w:rsid w:val="00335358"/>
    <w:pPr>
      <w:keepNext/>
      <w:numPr>
        <w:ilvl w:val="3"/>
        <w:numId w:val="2"/>
      </w:numPr>
      <w:spacing w:before="240" w:after="60"/>
      <w:outlineLvl w:val="3"/>
    </w:pPr>
    <w:rPr>
      <w:rFonts w:asciiTheme="majorHAnsi" w:hAnsiTheme="majorHAnsi"/>
      <w:b/>
      <w:bCs/>
      <w:sz w:val="22"/>
      <w:szCs w:val="28"/>
      <w:lang w:val="da-DK"/>
    </w:rPr>
  </w:style>
  <w:style w:type="paragraph" w:styleId="Cmsor5">
    <w:name w:val="heading 5"/>
    <w:basedOn w:val="Norml"/>
    <w:next w:val="Norml"/>
    <w:link w:val="Cmsor5Char"/>
    <w:uiPriority w:val="9"/>
    <w:qFormat/>
    <w:rsid w:val="00335358"/>
    <w:pPr>
      <w:numPr>
        <w:ilvl w:val="4"/>
        <w:numId w:val="2"/>
      </w:numPr>
      <w:spacing w:before="240" w:after="60"/>
      <w:outlineLvl w:val="4"/>
    </w:pPr>
    <w:rPr>
      <w:b/>
      <w:bCs/>
      <w:i/>
      <w:iCs/>
      <w:sz w:val="26"/>
      <w:szCs w:val="26"/>
      <w:lang w:val="da-DK"/>
    </w:rPr>
  </w:style>
  <w:style w:type="paragraph" w:styleId="Cmsor6">
    <w:name w:val="heading 6"/>
    <w:basedOn w:val="Norml"/>
    <w:next w:val="Norml"/>
    <w:link w:val="Cmsor6Char"/>
    <w:uiPriority w:val="99"/>
    <w:semiHidden/>
    <w:qFormat/>
    <w:rsid w:val="00335358"/>
    <w:pPr>
      <w:numPr>
        <w:ilvl w:val="5"/>
        <w:numId w:val="2"/>
      </w:numPr>
      <w:spacing w:before="240" w:after="60"/>
      <w:outlineLvl w:val="5"/>
    </w:pPr>
    <w:rPr>
      <w:b/>
      <w:bCs/>
      <w:sz w:val="22"/>
      <w:szCs w:val="22"/>
      <w:lang w:val="da-DK"/>
    </w:rPr>
  </w:style>
  <w:style w:type="paragraph" w:styleId="Cmsor7">
    <w:name w:val="heading 7"/>
    <w:basedOn w:val="Norml"/>
    <w:next w:val="Norml"/>
    <w:link w:val="Cmsor7Char"/>
    <w:uiPriority w:val="99"/>
    <w:semiHidden/>
    <w:qFormat/>
    <w:rsid w:val="00335358"/>
    <w:pPr>
      <w:numPr>
        <w:ilvl w:val="6"/>
        <w:numId w:val="2"/>
      </w:numPr>
      <w:spacing w:before="240" w:after="60"/>
      <w:outlineLvl w:val="6"/>
    </w:pPr>
    <w:rPr>
      <w:lang w:val="da-DK"/>
    </w:rPr>
  </w:style>
  <w:style w:type="paragraph" w:styleId="Cmsor8">
    <w:name w:val="heading 8"/>
    <w:basedOn w:val="Norml"/>
    <w:next w:val="Norml"/>
    <w:link w:val="Cmsor8Char"/>
    <w:uiPriority w:val="99"/>
    <w:semiHidden/>
    <w:qFormat/>
    <w:rsid w:val="00335358"/>
    <w:pPr>
      <w:numPr>
        <w:ilvl w:val="7"/>
        <w:numId w:val="2"/>
      </w:numPr>
      <w:spacing w:before="240" w:after="60"/>
      <w:outlineLvl w:val="7"/>
    </w:pPr>
    <w:rPr>
      <w:i/>
      <w:iCs/>
      <w:lang w:val="da-DK"/>
    </w:rPr>
  </w:style>
  <w:style w:type="paragraph" w:styleId="Cmsor9">
    <w:name w:val="heading 9"/>
    <w:basedOn w:val="Norml"/>
    <w:next w:val="Norml"/>
    <w:link w:val="Cmsor9Char"/>
    <w:uiPriority w:val="99"/>
    <w:semiHidden/>
    <w:qFormat/>
    <w:rsid w:val="00335358"/>
    <w:pPr>
      <w:numPr>
        <w:ilvl w:val="8"/>
        <w:numId w:val="2"/>
      </w:numPr>
      <w:spacing w:before="240" w:after="60"/>
      <w:outlineLvl w:val="8"/>
    </w:pPr>
    <w:rPr>
      <w:rFonts w:ascii="Cambria" w:hAnsi="Cambria"/>
      <w:sz w:val="22"/>
      <w:szCs w:val="22"/>
      <w:lang w:val="da-DK"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Cmsor1Char">
    <w:name w:val="Címsor 1 Char"/>
    <w:basedOn w:val="Bekezdsalapbettpusa"/>
    <w:link w:val="Cmsor1"/>
    <w:uiPriority w:val="9"/>
    <w:rsid w:val="00335358"/>
    <w:rPr>
      <w:rFonts w:asciiTheme="majorHAnsi" w:eastAsia="Times New Roman" w:hAnsiTheme="majorHAnsi" w:cs="Arial"/>
      <w:b/>
      <w:bCs/>
      <w:kern w:val="32"/>
      <w:sz w:val="28"/>
      <w:szCs w:val="32"/>
      <w:lang w:val="en-US" w:eastAsia="da-DK"/>
    </w:rPr>
  </w:style>
  <w:style w:type="character" w:customStyle="1" w:styleId="Cmsor2Char">
    <w:name w:val="Címsor 2 Char"/>
    <w:basedOn w:val="Bekezdsalapbettpusa"/>
    <w:link w:val="Cmsor2"/>
    <w:uiPriority w:val="9"/>
    <w:rsid w:val="00335358"/>
    <w:rPr>
      <w:rFonts w:asciiTheme="majorHAnsi" w:eastAsia="Times New Roman" w:hAnsiTheme="majorHAnsi" w:cs="Arial"/>
      <w:b/>
      <w:bCs/>
      <w:iCs/>
      <w:sz w:val="26"/>
      <w:szCs w:val="28"/>
      <w:lang w:eastAsia="da-DK"/>
    </w:rPr>
  </w:style>
  <w:style w:type="character" w:customStyle="1" w:styleId="Cmsor3Char">
    <w:name w:val="Címsor 3 Char"/>
    <w:basedOn w:val="Bekezdsalapbettpusa"/>
    <w:link w:val="Cmsor3"/>
    <w:uiPriority w:val="9"/>
    <w:rsid w:val="00335358"/>
    <w:rPr>
      <w:rFonts w:asciiTheme="majorHAnsi" w:eastAsia="Times New Roman" w:hAnsiTheme="majorHAnsi" w:cs="Arial"/>
      <w:b/>
      <w:bCs/>
      <w:sz w:val="24"/>
      <w:szCs w:val="26"/>
      <w:lang w:eastAsia="da-DK"/>
    </w:rPr>
  </w:style>
  <w:style w:type="character" w:customStyle="1" w:styleId="Cmsor4Char">
    <w:name w:val="Címsor 4 Char"/>
    <w:basedOn w:val="Bekezdsalapbettpusa"/>
    <w:link w:val="Cmsor4"/>
    <w:uiPriority w:val="9"/>
    <w:rsid w:val="00335358"/>
    <w:rPr>
      <w:rFonts w:asciiTheme="majorHAnsi" w:eastAsia="Times New Roman" w:hAnsiTheme="majorHAnsi" w:cs="Times New Roman"/>
      <w:b/>
      <w:bCs/>
      <w:szCs w:val="28"/>
      <w:lang w:val="da-DK" w:eastAsia="da-DK"/>
    </w:rPr>
  </w:style>
  <w:style w:type="character" w:customStyle="1" w:styleId="Cmsor5Char">
    <w:name w:val="Címsor 5 Char"/>
    <w:basedOn w:val="Bekezdsalapbettpusa"/>
    <w:link w:val="Cmsor5"/>
    <w:uiPriority w:val="9"/>
    <w:rsid w:val="00335358"/>
    <w:rPr>
      <w:rFonts w:ascii="Calibri" w:eastAsia="Times New Roman" w:hAnsi="Calibri" w:cs="Times New Roman"/>
      <w:b/>
      <w:bCs/>
      <w:i/>
      <w:iCs/>
      <w:sz w:val="26"/>
      <w:szCs w:val="26"/>
      <w:lang w:val="da-DK" w:eastAsia="da-DK"/>
    </w:rPr>
  </w:style>
  <w:style w:type="character" w:customStyle="1" w:styleId="Cmsor6Char">
    <w:name w:val="Címsor 6 Char"/>
    <w:basedOn w:val="Bekezdsalapbettpusa"/>
    <w:link w:val="Cmsor6"/>
    <w:uiPriority w:val="99"/>
    <w:semiHidden/>
    <w:rsid w:val="00335358"/>
    <w:rPr>
      <w:rFonts w:ascii="Calibri" w:eastAsia="Times New Roman" w:hAnsi="Calibri" w:cs="Times New Roman"/>
      <w:b/>
      <w:bCs/>
      <w:lang w:val="da-DK" w:eastAsia="da-DK"/>
    </w:rPr>
  </w:style>
  <w:style w:type="character" w:customStyle="1" w:styleId="Cmsor7Char">
    <w:name w:val="Címsor 7 Char"/>
    <w:basedOn w:val="Bekezdsalapbettpusa"/>
    <w:link w:val="Cmsor7"/>
    <w:uiPriority w:val="99"/>
    <w:semiHidden/>
    <w:rsid w:val="00335358"/>
    <w:rPr>
      <w:rFonts w:ascii="Calibri" w:eastAsia="Times New Roman" w:hAnsi="Calibri" w:cs="Times New Roman"/>
      <w:sz w:val="24"/>
      <w:szCs w:val="24"/>
      <w:lang w:val="da-DK" w:eastAsia="da-DK"/>
    </w:rPr>
  </w:style>
  <w:style w:type="character" w:customStyle="1" w:styleId="Cmsor8Char">
    <w:name w:val="Címsor 8 Char"/>
    <w:basedOn w:val="Bekezdsalapbettpusa"/>
    <w:link w:val="Cmsor8"/>
    <w:uiPriority w:val="99"/>
    <w:semiHidden/>
    <w:rsid w:val="00335358"/>
    <w:rPr>
      <w:rFonts w:ascii="Calibri" w:eastAsia="Times New Roman" w:hAnsi="Calibri" w:cs="Times New Roman"/>
      <w:i/>
      <w:iCs/>
      <w:sz w:val="24"/>
      <w:szCs w:val="24"/>
      <w:lang w:val="da-DK" w:eastAsia="da-DK"/>
    </w:rPr>
  </w:style>
  <w:style w:type="character" w:customStyle="1" w:styleId="Cmsor9Char">
    <w:name w:val="Címsor 9 Char"/>
    <w:basedOn w:val="Bekezdsalapbettpusa"/>
    <w:link w:val="Cmsor9"/>
    <w:uiPriority w:val="99"/>
    <w:semiHidden/>
    <w:rsid w:val="00335358"/>
    <w:rPr>
      <w:rFonts w:ascii="Cambria" w:eastAsia="Times New Roman" w:hAnsi="Cambria" w:cs="Times New Roman"/>
      <w:lang w:val="da-DK" w:eastAsia="da-DK"/>
    </w:rPr>
  </w:style>
  <w:style w:type="paragraph" w:customStyle="1" w:styleId="MainText">
    <w:name w:val="MainText"/>
    <w:basedOn w:val="Norml"/>
    <w:link w:val="MainTextChar"/>
    <w:qFormat/>
    <w:rsid w:val="00335358"/>
    <w:pPr>
      <w:spacing w:after="120"/>
      <w:jc w:val="both"/>
    </w:pPr>
    <w:rPr>
      <w:rFonts w:ascii="Cambria" w:hAnsi="Cambria"/>
      <w:sz w:val="22"/>
      <w:lang w:val="hu-HU"/>
    </w:rPr>
  </w:style>
  <w:style w:type="paragraph" w:styleId="Listaszerbekezds">
    <w:name w:val="List Paragraph"/>
    <w:basedOn w:val="MainText"/>
    <w:link w:val="ListaszerbekezdsChar"/>
    <w:uiPriority w:val="34"/>
    <w:qFormat/>
    <w:rsid w:val="00335358"/>
    <w:pPr>
      <w:numPr>
        <w:numId w:val="3"/>
      </w:numPr>
      <w:contextualSpacing/>
    </w:pPr>
  </w:style>
  <w:style w:type="numbering" w:customStyle="1" w:styleId="BullettedListNarrow">
    <w:name w:val="BullettedListNarrow"/>
    <w:uiPriority w:val="99"/>
    <w:rsid w:val="00335358"/>
    <w:pPr>
      <w:numPr>
        <w:numId w:val="1"/>
      </w:numPr>
    </w:pPr>
  </w:style>
  <w:style w:type="paragraph" w:styleId="lfej">
    <w:name w:val="header"/>
    <w:basedOn w:val="Norml"/>
    <w:link w:val="lfejChar"/>
    <w:uiPriority w:val="99"/>
    <w:rsid w:val="00335358"/>
    <w:pPr>
      <w:tabs>
        <w:tab w:val="center" w:pos="4536"/>
        <w:tab w:val="right" w:pos="9072"/>
      </w:tabs>
    </w:pPr>
  </w:style>
  <w:style w:type="character" w:customStyle="1" w:styleId="lfejChar">
    <w:name w:val="Élőfej Char"/>
    <w:basedOn w:val="Bekezdsalapbettpusa"/>
    <w:link w:val="lfej"/>
    <w:uiPriority w:val="99"/>
    <w:rsid w:val="00335358"/>
    <w:rPr>
      <w:rFonts w:ascii="Calibri" w:eastAsia="Times New Roman" w:hAnsi="Calibri" w:cs="Times New Roman"/>
      <w:sz w:val="24"/>
      <w:szCs w:val="24"/>
      <w:lang w:val="en-US" w:eastAsia="da-DK"/>
    </w:rPr>
  </w:style>
  <w:style w:type="paragraph" w:styleId="llb">
    <w:name w:val="footer"/>
    <w:basedOn w:val="Norml"/>
    <w:link w:val="llbChar"/>
    <w:uiPriority w:val="99"/>
    <w:rsid w:val="00335358"/>
    <w:pPr>
      <w:tabs>
        <w:tab w:val="center" w:pos="4536"/>
        <w:tab w:val="right" w:pos="9072"/>
      </w:tabs>
    </w:pPr>
  </w:style>
  <w:style w:type="character" w:customStyle="1" w:styleId="llbChar">
    <w:name w:val="Élőláb Char"/>
    <w:basedOn w:val="Bekezdsalapbettpusa"/>
    <w:link w:val="llb"/>
    <w:uiPriority w:val="99"/>
    <w:rsid w:val="00335358"/>
    <w:rPr>
      <w:rFonts w:ascii="Calibri" w:eastAsia="Times New Roman" w:hAnsi="Calibri" w:cs="Times New Roman"/>
      <w:sz w:val="24"/>
      <w:szCs w:val="24"/>
      <w:lang w:val="en-US" w:eastAsia="da-DK"/>
    </w:rPr>
  </w:style>
  <w:style w:type="paragraph" w:styleId="Kpalrs">
    <w:name w:val="caption"/>
    <w:basedOn w:val="Norml"/>
    <w:next w:val="Norml"/>
    <w:uiPriority w:val="35"/>
    <w:qFormat/>
    <w:rsid w:val="00335358"/>
    <w:pPr>
      <w:numPr>
        <w:numId w:val="8"/>
      </w:numPr>
      <w:spacing w:after="120"/>
      <w:ind w:left="0" w:firstLine="0"/>
      <w:jc w:val="center"/>
    </w:pPr>
    <w:rPr>
      <w:rFonts w:ascii="Times New Roman" w:hAnsi="Times New Roman"/>
      <w:b/>
      <w:bCs/>
      <w:color w:val="000000" w:themeColor="text1"/>
      <w:sz w:val="18"/>
      <w:szCs w:val="18"/>
      <w:lang w:val="hu-HU"/>
    </w:rPr>
  </w:style>
  <w:style w:type="character" w:styleId="Hiperhivatkozs">
    <w:name w:val="Hyperlink"/>
    <w:basedOn w:val="Bekezdsalapbettpusa"/>
    <w:uiPriority w:val="99"/>
    <w:rsid w:val="00335358"/>
    <w:rPr>
      <w:color w:val="0563C1" w:themeColor="hyperlink"/>
      <w:u w:val="single"/>
    </w:rPr>
  </w:style>
  <w:style w:type="paragraph" w:customStyle="1" w:styleId="Centeredtext">
    <w:name w:val="Centered text"/>
    <w:basedOn w:val="MainText"/>
    <w:next w:val="MainText"/>
    <w:rsid w:val="00335358"/>
    <w:pPr>
      <w:spacing w:line="320" w:lineRule="atLeast"/>
      <w:jc w:val="center"/>
    </w:pPr>
    <w:rPr>
      <w:rFonts w:ascii="Times New Roman" w:hAnsi="Times New Roman"/>
      <w:sz w:val="24"/>
      <w:lang w:eastAsia="hu-HU"/>
    </w:rPr>
  </w:style>
  <w:style w:type="paragraph" w:customStyle="1" w:styleId="DocumentTitle">
    <w:name w:val="Document Title"/>
    <w:basedOn w:val="MainText"/>
    <w:rsid w:val="00335358"/>
    <w:pPr>
      <w:spacing w:before="2800" w:line="320" w:lineRule="atLeast"/>
      <w:jc w:val="center"/>
    </w:pPr>
    <w:rPr>
      <w:rFonts w:ascii="Arial" w:hAnsi="Arial"/>
      <w:b/>
      <w:sz w:val="60"/>
      <w:lang w:eastAsia="hu-HU"/>
    </w:rPr>
  </w:style>
  <w:style w:type="character" w:customStyle="1" w:styleId="MainTextChar">
    <w:name w:val="MainText Char"/>
    <w:basedOn w:val="Bekezdsalapbettpusa"/>
    <w:link w:val="MainText"/>
    <w:rsid w:val="00335358"/>
    <w:rPr>
      <w:rFonts w:ascii="Cambria" w:eastAsia="Times New Roman" w:hAnsi="Cambria" w:cs="Times New Roman"/>
      <w:szCs w:val="24"/>
      <w:lang w:eastAsia="da-DK"/>
    </w:rPr>
  </w:style>
  <w:style w:type="paragraph" w:styleId="Lbjegyzetszveg">
    <w:name w:val="footnote text"/>
    <w:basedOn w:val="Norml"/>
    <w:link w:val="LbjegyzetszvegChar"/>
    <w:uiPriority w:val="99"/>
    <w:semiHidden/>
    <w:rsid w:val="00335358"/>
    <w:rPr>
      <w:sz w:val="20"/>
      <w:szCs w:val="20"/>
    </w:rPr>
  </w:style>
  <w:style w:type="character" w:customStyle="1" w:styleId="LbjegyzetszvegChar">
    <w:name w:val="Lábjegyzetszöveg Char"/>
    <w:basedOn w:val="Bekezdsalapbettpusa"/>
    <w:link w:val="Lbjegyzetszveg"/>
    <w:uiPriority w:val="99"/>
    <w:semiHidden/>
    <w:rsid w:val="00335358"/>
    <w:rPr>
      <w:rFonts w:ascii="Calibri" w:eastAsia="Times New Roman" w:hAnsi="Calibri" w:cs="Times New Roman"/>
      <w:sz w:val="20"/>
      <w:szCs w:val="20"/>
      <w:lang w:val="en-US" w:eastAsia="da-DK"/>
    </w:rPr>
  </w:style>
  <w:style w:type="character" w:styleId="Lbjegyzet-hivatkozs">
    <w:name w:val="footnote reference"/>
    <w:basedOn w:val="Bekezdsalapbettpusa"/>
    <w:uiPriority w:val="99"/>
    <w:semiHidden/>
    <w:rsid w:val="00335358"/>
    <w:rPr>
      <w:vertAlign w:val="superscript"/>
    </w:rPr>
  </w:style>
  <w:style w:type="character" w:customStyle="1" w:styleId="ListaszerbekezdsChar">
    <w:name w:val="Listaszerű bekezdés Char"/>
    <w:basedOn w:val="MainTextChar"/>
    <w:link w:val="Listaszerbekezds"/>
    <w:uiPriority w:val="34"/>
    <w:rsid w:val="00335358"/>
    <w:rPr>
      <w:rFonts w:ascii="Cambria" w:eastAsia="Times New Roman" w:hAnsi="Cambria" w:cs="Times New Roman"/>
      <w:szCs w:val="24"/>
      <w:lang w:eastAsia="da-DK"/>
    </w:rPr>
  </w:style>
  <w:style w:type="paragraph" w:customStyle="1" w:styleId="Code">
    <w:name w:val="Code"/>
    <w:basedOn w:val="MainText"/>
    <w:uiPriority w:val="99"/>
    <w:rsid w:val="00335358"/>
    <w:pPr>
      <w:pBdr>
        <w:top w:val="single" w:sz="4" w:space="4" w:color="auto"/>
        <w:left w:val="single" w:sz="4" w:space="0" w:color="auto"/>
        <w:bottom w:val="single" w:sz="4" w:space="4" w:color="auto"/>
        <w:right w:val="single" w:sz="4" w:space="0" w:color="auto"/>
      </w:pBdr>
      <w:shd w:val="clear" w:color="auto" w:fill="D9D9D9" w:themeFill="background1" w:themeFillShade="D9"/>
      <w:contextualSpacing/>
    </w:pPr>
    <w:rPr>
      <w:rFonts w:ascii="Consolas" w:hAnsi="Consolas"/>
      <w:sz w:val="18"/>
    </w:rPr>
  </w:style>
  <w:style w:type="paragraph" w:customStyle="1" w:styleId="feladat">
    <w:name w:val="feladat"/>
    <w:basedOn w:val="Code"/>
    <w:uiPriority w:val="99"/>
    <w:rsid w:val="00335358"/>
    <w:pPr>
      <w:pBdr>
        <w:left w:val="single" w:sz="4" w:space="4" w:color="auto"/>
        <w:right w:val="single" w:sz="4" w:space="4" w:color="auto"/>
      </w:pBdr>
      <w:shd w:val="clear" w:color="auto" w:fill="F2F2F2" w:themeFill="background1" w:themeFillShade="F2"/>
      <w:contextualSpacing w:val="0"/>
    </w:pPr>
    <w:rPr>
      <w:rFonts w:asciiTheme="minorHAnsi" w:hAnsiTheme="minorHAnsi"/>
      <w:sz w:val="22"/>
      <w:lang w:val="en-US"/>
    </w:rPr>
  </w:style>
  <w:style w:type="character" w:styleId="Jegyzethivatkozs">
    <w:name w:val="annotation reference"/>
    <w:basedOn w:val="Bekezdsalapbettpusa"/>
    <w:uiPriority w:val="99"/>
    <w:semiHidden/>
    <w:unhideWhenUsed/>
    <w:rsid w:val="00F258C4"/>
    <w:rPr>
      <w:sz w:val="16"/>
      <w:szCs w:val="16"/>
    </w:rPr>
  </w:style>
  <w:style w:type="paragraph" w:styleId="Jegyzetszveg">
    <w:name w:val="annotation text"/>
    <w:basedOn w:val="Norml"/>
    <w:link w:val="JegyzetszvegChar"/>
    <w:uiPriority w:val="99"/>
    <w:semiHidden/>
    <w:unhideWhenUsed/>
    <w:rsid w:val="00F258C4"/>
    <w:rPr>
      <w:sz w:val="20"/>
      <w:szCs w:val="20"/>
    </w:rPr>
  </w:style>
  <w:style w:type="character" w:customStyle="1" w:styleId="JegyzetszvegChar">
    <w:name w:val="Jegyzetszöveg Char"/>
    <w:basedOn w:val="Bekezdsalapbettpusa"/>
    <w:link w:val="Jegyzetszveg"/>
    <w:uiPriority w:val="99"/>
    <w:semiHidden/>
    <w:rsid w:val="00F258C4"/>
    <w:rPr>
      <w:rFonts w:ascii="Calibri" w:eastAsia="Times New Roman" w:hAnsi="Calibri" w:cs="Times New Roman"/>
      <w:sz w:val="20"/>
      <w:szCs w:val="20"/>
      <w:lang w:val="en-US" w:eastAsia="da-DK"/>
    </w:rPr>
  </w:style>
  <w:style w:type="paragraph" w:styleId="Megjegyzstrgya">
    <w:name w:val="annotation subject"/>
    <w:basedOn w:val="Jegyzetszveg"/>
    <w:next w:val="Jegyzetszveg"/>
    <w:link w:val="MegjegyzstrgyaChar"/>
    <w:uiPriority w:val="99"/>
    <w:semiHidden/>
    <w:unhideWhenUsed/>
    <w:rsid w:val="00F258C4"/>
    <w:rPr>
      <w:b/>
      <w:bCs/>
    </w:rPr>
  </w:style>
  <w:style w:type="character" w:customStyle="1" w:styleId="MegjegyzstrgyaChar">
    <w:name w:val="Megjegyzés tárgya Char"/>
    <w:basedOn w:val="JegyzetszvegChar"/>
    <w:link w:val="Megjegyzstrgya"/>
    <w:uiPriority w:val="99"/>
    <w:semiHidden/>
    <w:rsid w:val="00F258C4"/>
    <w:rPr>
      <w:rFonts w:ascii="Calibri" w:eastAsia="Times New Roman" w:hAnsi="Calibri" w:cs="Times New Roman"/>
      <w:b/>
      <w:bCs/>
      <w:sz w:val="20"/>
      <w:szCs w:val="20"/>
      <w:lang w:val="en-US" w:eastAsia="da-DK"/>
    </w:rPr>
  </w:style>
  <w:style w:type="paragraph" w:styleId="Buborkszveg">
    <w:name w:val="Balloon Text"/>
    <w:basedOn w:val="Norml"/>
    <w:link w:val="BuborkszvegChar"/>
    <w:uiPriority w:val="99"/>
    <w:semiHidden/>
    <w:unhideWhenUsed/>
    <w:rsid w:val="00F258C4"/>
    <w:rPr>
      <w:rFonts w:ascii="Segoe UI" w:hAnsi="Segoe UI" w:cs="Segoe UI"/>
      <w:sz w:val="18"/>
      <w:szCs w:val="18"/>
    </w:rPr>
  </w:style>
  <w:style w:type="character" w:customStyle="1" w:styleId="BuborkszvegChar">
    <w:name w:val="Buborékszöveg Char"/>
    <w:basedOn w:val="Bekezdsalapbettpusa"/>
    <w:link w:val="Buborkszveg"/>
    <w:uiPriority w:val="99"/>
    <w:semiHidden/>
    <w:rsid w:val="00F258C4"/>
    <w:rPr>
      <w:rFonts w:ascii="Segoe UI" w:eastAsia="Times New Roman" w:hAnsi="Segoe UI" w:cs="Segoe UI"/>
      <w:sz w:val="18"/>
      <w:szCs w:val="18"/>
      <w:lang w:val="en-US" w:eastAsia="da-DK"/>
    </w:rPr>
  </w:style>
  <w:style w:type="paragraph" w:styleId="NormlWeb">
    <w:name w:val="Normal (Web)"/>
    <w:basedOn w:val="Norml"/>
    <w:uiPriority w:val="99"/>
    <w:semiHidden/>
    <w:unhideWhenUsed/>
    <w:rsid w:val="00E05855"/>
    <w:pPr>
      <w:spacing w:before="100" w:beforeAutospacing="1" w:after="100" w:afterAutospacing="1"/>
    </w:pPr>
    <w:rPr>
      <w:rFonts w:ascii="Times New Roman" w:hAnsi="Times New Roman"/>
      <w:lang w:val="hu-HU" w:eastAsia="hu-HU"/>
    </w:rPr>
  </w:style>
  <w:style w:type="table" w:styleId="Rcsostblzat">
    <w:name w:val="Table Grid"/>
    <w:basedOn w:val="Normltblzat"/>
    <w:uiPriority w:val="39"/>
    <w:rsid w:val="00FB7C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Rerences">
    <w:name w:val="Rerences"/>
    <w:basedOn w:val="MainText"/>
    <w:link w:val="RerencesChar"/>
    <w:uiPriority w:val="19"/>
    <w:qFormat/>
    <w:rsid w:val="00996F83"/>
    <w:pPr>
      <w:numPr>
        <w:numId w:val="14"/>
      </w:numPr>
      <w:spacing w:after="0"/>
    </w:pPr>
    <w:rPr>
      <w:rFonts w:asciiTheme="minorHAnsi" w:hAnsiTheme="minorHAnsi"/>
      <w:sz w:val="20"/>
    </w:rPr>
  </w:style>
  <w:style w:type="character" w:customStyle="1" w:styleId="RerencesChar">
    <w:name w:val="Rerences Char"/>
    <w:basedOn w:val="Bekezdsalapbettpusa"/>
    <w:link w:val="Rerences"/>
    <w:uiPriority w:val="19"/>
    <w:rsid w:val="00996F83"/>
    <w:rPr>
      <w:rFonts w:eastAsia="Times New Roman" w:cs="Times New Roman"/>
      <w:sz w:val="20"/>
      <w:szCs w:val="24"/>
      <w:lang w:eastAsia="da-DK"/>
    </w:rPr>
  </w:style>
  <w:style w:type="character" w:styleId="Mrltotthiperhivatkozs">
    <w:name w:val="FollowedHyperlink"/>
    <w:basedOn w:val="Bekezdsalapbettpusa"/>
    <w:uiPriority w:val="99"/>
    <w:semiHidden/>
    <w:unhideWhenUsed/>
    <w:rsid w:val="009F0A15"/>
    <w:rPr>
      <w:color w:val="954F72" w:themeColor="followedHyperlink"/>
      <w:u w:val="single"/>
    </w:rPr>
  </w:style>
  <w:style w:type="character" w:styleId="Feloldatlanmegemlts">
    <w:name w:val="Unresolved Mention"/>
    <w:basedOn w:val="Bekezdsalapbettpusa"/>
    <w:uiPriority w:val="99"/>
    <w:semiHidden/>
    <w:unhideWhenUsed/>
    <w:rsid w:val="002968B6"/>
    <w:rPr>
      <w:color w:val="605E5C"/>
      <w:shd w:val="clear" w:color="auto" w:fill="E1DFDD"/>
    </w:rPr>
  </w:style>
  <w:style w:type="paragraph" w:styleId="Irodalomjegyzk">
    <w:name w:val="Bibliography"/>
    <w:basedOn w:val="Norml"/>
    <w:next w:val="Norml"/>
    <w:uiPriority w:val="37"/>
    <w:unhideWhenUsed/>
    <w:rsid w:val="00F41FBE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593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7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18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2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4100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321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138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966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889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5" Type="http://schemas.openxmlformats.org/officeDocument/2006/relationships/styles" Target="styles.xml"/><Relationship Id="rId15" Type="http://schemas.openxmlformats.org/officeDocument/2006/relationships/fontTable" Target="fontTable.xml"/><Relationship Id="rId10" Type="http://schemas.openxmlformats.org/officeDocument/2006/relationships/header" Target="header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header" Target="header3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37923CCA3C2C848A884C300EFCE515B" ma:contentTypeVersion="2" ma:contentTypeDescription="Create a new document." ma:contentTypeScope="" ma:versionID="78a2d97c0887a71bfccfa2317780018e">
  <xsd:schema xmlns:xsd="http://www.w3.org/2001/XMLSchema" xmlns:xs="http://www.w3.org/2001/XMLSchema" xmlns:p="http://schemas.microsoft.com/office/2006/metadata/properties" xmlns:ns2="5ada0828-a5e9-479b-bdea-860477fe125e" targetNamespace="http://schemas.microsoft.com/office/2006/metadata/properties" ma:root="true" ma:fieldsID="d0c381835e899b230927a94efd027336" ns2:_="">
    <xsd:import namespace="5ada0828-a5e9-479b-bdea-860477fe125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ada0828-a5e9-479b-bdea-860477fe125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8DA45585-C359-46AC-BA9E-1886D44B2B5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F795CF0D-B3C7-4729-B174-4339CB79FB8C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9867EE1-09F5-4C6C-9A83-CEB1F118CBE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ada0828-a5e9-479b-bdea-860477fe125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4</TotalTime>
  <Pages>4</Pages>
  <Words>1341</Words>
  <Characters>9253</Characters>
  <Application>Microsoft Office Word</Application>
  <DocSecurity>0</DocSecurity>
  <Lines>77</Lines>
  <Paragraphs>21</Paragraphs>
  <ScaleCrop>false</ScaleCrop>
  <HeadingPairs>
    <vt:vector size="4" baseType="variant"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5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önczy László</dc:creator>
  <cp:keywords/>
  <dc:description/>
  <cp:lastModifiedBy>Csilling Tamás</cp:lastModifiedBy>
  <cp:revision>12</cp:revision>
  <cp:lastPrinted>2017-09-27T14:02:00Z</cp:lastPrinted>
  <dcterms:created xsi:type="dcterms:W3CDTF">2021-10-21T08:40:00Z</dcterms:created>
  <dcterms:modified xsi:type="dcterms:W3CDTF">2022-12-07T03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6"&gt;&lt;session id="FBTuvm0H"/&gt;&lt;style id="http://www.zotero.org/styles/ieee" locale="hu-HU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